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6" o:title=""/>
          </v:shape>
          <o:OLEObject Type="Embed" ProgID="CorelDraw.Graphic.9" ShapeID="_x0000_i1025" DrawAspect="Content" ObjectID="_1590573914" r:id="rId7"/>
        </w:object>
      </w:r>
    </w:p>
    <w:p w14:paraId="2133DAE6" w14:textId="77777777" w:rsidR="00BD7167" w:rsidRPr="00630043" w:rsidRDefault="00BD7167" w:rsidP="00BD7167">
      <w:pPr>
        <w:pStyle w:val="Title-dept"/>
      </w:pPr>
      <w:r w:rsidRPr="00630043">
        <w:t>ÚSTAV BIOMEDICÍNSKÉHO INŽENÝRSTVÍ</w:t>
      </w:r>
    </w:p>
    <w:p w14:paraId="5D617FF3" w14:textId="77777777" w:rsidR="00BD7167" w:rsidRPr="00630043" w:rsidRDefault="00BD7167" w:rsidP="00BD7167">
      <w:pPr>
        <w:pStyle w:val="Title-pojed"/>
        <w:spacing w:before="2400" w:after="960"/>
        <w:rPr>
          <w:i w:val="0"/>
          <w:shd w:val="clear" w:color="auto" w:fill="FFFFFF"/>
        </w:rPr>
      </w:pPr>
      <w:r w:rsidRPr="00630043">
        <w:rPr>
          <w:i w:val="0"/>
          <w:shd w:val="clear" w:color="auto" w:fill="FFFFFF"/>
        </w:rPr>
        <w:t>Stanovení parametrů pro výpočet srdečn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8"/>
          <w:footerReference w:type="default" r:id="rId9"/>
          <w:headerReference w:type="first" r:id="rId10"/>
          <w:footerReference w:type="first" r:id="rId11"/>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386404197"/>
      <w:bookmarkStart w:id="5" w:name="_Toc516827985"/>
      <w:commentRangeStart w:id="6"/>
      <w:r w:rsidRPr="00630043">
        <w:lastRenderedPageBreak/>
        <w:t>ABSTRAKT</w:t>
      </w:r>
      <w:bookmarkEnd w:id="2"/>
      <w:bookmarkEnd w:id="3"/>
      <w:commentRangeEnd w:id="6"/>
      <w:r w:rsidRPr="00630043">
        <w:rPr>
          <w:rStyle w:val="Odkaznakomentr"/>
          <w:rFonts w:asciiTheme="majorHAnsi" w:hAnsiTheme="majorHAnsi" w:cs="Times New Roman"/>
          <w:b w:val="0"/>
          <w:bCs w:val="0"/>
        </w:rPr>
        <w:commentReference w:id="6"/>
      </w:r>
      <w:bookmarkEnd w:id="5"/>
    </w:p>
    <w:p w14:paraId="6190EB8D" w14:textId="77777777" w:rsidR="00BD7167" w:rsidRPr="00630043" w:rsidRDefault="00BD7167" w:rsidP="00BD7167">
      <w:bookmarkStart w:id="7"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w:t>
      </w:r>
      <w:commentRangeStart w:id="8"/>
      <w:r w:rsidRPr="00630043">
        <w:t>v súčasnosti však dosahuje nízku presnosť pri výpočte absolútnej hodnoty tepového objemu</w:t>
      </w:r>
      <w:commentRangeEnd w:id="8"/>
      <w:r w:rsidRPr="00630043">
        <w:rPr>
          <w:rStyle w:val="Odkaznakomentr"/>
        </w:rPr>
        <w:commentReference w:id="8"/>
      </w:r>
      <w:r w:rsidRPr="00630043">
        <w:t>.</w:t>
      </w:r>
      <w:commentRangeStart w:id="9"/>
      <w:r w:rsidRPr="00630043">
        <w:t xml:space="preserve"> </w:t>
      </w:r>
      <w:r w:rsidRPr="00B66FCC">
        <w:rPr>
          <w:b/>
        </w:rPr>
        <w:t>Cieľe:</w:t>
      </w:r>
      <w:r w:rsidRPr="00630043">
        <w:t xml:space="preserve"> </w:t>
      </w:r>
      <w:commentRangeEnd w:id="9"/>
      <w:r w:rsidRPr="00630043">
        <w:rPr>
          <w:rStyle w:val="Odkaznakomentr"/>
        </w:rPr>
        <w:commentReference w:id="9"/>
      </w:r>
      <w:r w:rsidRPr="00630043">
        <w:t xml:space="preserve">Cieľom tejto práca je návrh metodiky a následná analýza vzájomných vzťahov hemodynamických parametrov vypočítaných z dát celotelovej viackanálovej bioimpedancie, krvného tlaku, EKG a srdečn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 xml:space="preserve">Táto práca </w:t>
      </w:r>
      <w:commentRangeStart w:id="10"/>
      <w:r w:rsidRPr="00630043">
        <w:t xml:space="preserve">prináša nové informácie </w:t>
      </w:r>
      <w:commentRangeEnd w:id="10"/>
      <w:r w:rsidRPr="00630043">
        <w:rPr>
          <w:rStyle w:val="Odkaznakomentr"/>
        </w:rPr>
        <w:commentReference w:id="10"/>
      </w:r>
      <w:r w:rsidRPr="00630043">
        <w:t>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11" w:name="_Toc510359965"/>
      <w:bookmarkStart w:id="12" w:name="_Toc516827986"/>
      <w:r w:rsidRPr="00630043">
        <w:t>KĽÚČOVÉ SLOVÁ</w:t>
      </w:r>
      <w:bookmarkEnd w:id="7"/>
      <w:bookmarkEnd w:id="11"/>
      <w:bookmarkEnd w:id="12"/>
    </w:p>
    <w:p w14:paraId="71946B17" w14:textId="77777777" w:rsidR="00BD7167" w:rsidRPr="00630043" w:rsidRDefault="00BD7167" w:rsidP="00BD7167">
      <w:pPr>
        <w:rPr>
          <w:rFonts w:ascii="Arial" w:hAnsi="Arial" w:cs="Arial"/>
          <w:b/>
          <w:sz w:val="36"/>
          <w:szCs w:val="36"/>
        </w:rPr>
      </w:pPr>
      <w:r w:rsidRPr="00630043">
        <w:t>Bioimpedancia, srdečn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13" w:name="_Toc509993366"/>
      <w:bookmarkStart w:id="14" w:name="_Toc510359966"/>
      <w:bookmarkStart w:id="15" w:name="_Toc516827987"/>
      <w:r w:rsidRPr="00630043">
        <w:lastRenderedPageBreak/>
        <w:t>ABSTRACT</w:t>
      </w:r>
      <w:bookmarkEnd w:id="13"/>
      <w:bookmarkEnd w:id="14"/>
      <w:bookmarkEnd w:id="15"/>
    </w:p>
    <w:p w14:paraId="75161D8F" w14:textId="77777777" w:rsidR="00BD7167" w:rsidRPr="00630043" w:rsidRDefault="00BD7167" w:rsidP="00BD7167">
      <w:pPr>
        <w:pStyle w:val="Nadpis1"/>
        <w:numPr>
          <w:ilvl w:val="0"/>
          <w:numId w:val="0"/>
        </w:numPr>
        <w:ind w:left="432"/>
      </w:pPr>
      <w:bookmarkStart w:id="16" w:name="_Toc509993367"/>
      <w:bookmarkStart w:id="17" w:name="_Toc510359967"/>
      <w:bookmarkStart w:id="18" w:name="_Toc516827988"/>
      <w:r w:rsidRPr="00630043">
        <w:t>KEYWORDS</w:t>
      </w:r>
      <w:bookmarkEnd w:id="16"/>
      <w:bookmarkEnd w:id="17"/>
      <w:bookmarkEnd w:id="18"/>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br w:type="page"/>
      </w:r>
    </w:p>
    <w:p w14:paraId="3F59DDAF" w14:textId="77777777" w:rsidR="00BD7167" w:rsidRPr="00630043" w:rsidRDefault="00BD7167" w:rsidP="00BD7167">
      <w:pPr>
        <w:pStyle w:val="Nadpis1"/>
        <w:numPr>
          <w:ilvl w:val="0"/>
          <w:numId w:val="0"/>
        </w:numPr>
        <w:ind w:left="432" w:hanging="432"/>
      </w:pPr>
      <w:bookmarkStart w:id="19" w:name="_Toc509993368"/>
      <w:bookmarkStart w:id="20" w:name="_Toc510359968"/>
      <w:bookmarkStart w:id="21" w:name="_Toc516827989"/>
      <w:r w:rsidRPr="00630043">
        <w:lastRenderedPageBreak/>
        <w:t>PREHLÁSENIE</w:t>
      </w:r>
      <w:bookmarkEnd w:id="19"/>
      <w:bookmarkEnd w:id="20"/>
      <w:bookmarkEnd w:id="21"/>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7777777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633A6913" w14:textId="77777777" w:rsidR="00A37FEB"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52DDDF1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5" w:history="1">
        <w:r w:rsidRPr="006767C0">
          <w:rPr>
            <w:rStyle w:val="Hypertextovprepojenie"/>
          </w:rPr>
          <w:t>ABSTRAKT</w:t>
        </w:r>
        <w:r>
          <w:rPr>
            <w:webHidden/>
          </w:rPr>
          <w:tab/>
        </w:r>
        <w:r>
          <w:rPr>
            <w:webHidden/>
          </w:rPr>
          <w:fldChar w:fldCharType="begin"/>
        </w:r>
        <w:r>
          <w:rPr>
            <w:webHidden/>
          </w:rPr>
          <w:instrText xml:space="preserve"> PAGEREF _Toc516827985 \h </w:instrText>
        </w:r>
        <w:r>
          <w:rPr>
            <w:webHidden/>
          </w:rPr>
        </w:r>
        <w:r>
          <w:rPr>
            <w:webHidden/>
          </w:rPr>
          <w:fldChar w:fldCharType="separate"/>
        </w:r>
        <w:r>
          <w:rPr>
            <w:webHidden/>
          </w:rPr>
          <w:t>I</w:t>
        </w:r>
        <w:r>
          <w:rPr>
            <w:webHidden/>
          </w:rPr>
          <w:fldChar w:fldCharType="end"/>
        </w:r>
      </w:hyperlink>
    </w:p>
    <w:p w14:paraId="24C41906"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6" w:history="1">
        <w:r w:rsidRPr="006767C0">
          <w:rPr>
            <w:rStyle w:val="Hypertextovprepojenie"/>
          </w:rPr>
          <w:t>KĽÚČOVÉ SLOVÁ</w:t>
        </w:r>
        <w:r>
          <w:rPr>
            <w:webHidden/>
          </w:rPr>
          <w:tab/>
        </w:r>
        <w:r>
          <w:rPr>
            <w:webHidden/>
          </w:rPr>
          <w:fldChar w:fldCharType="begin"/>
        </w:r>
        <w:r>
          <w:rPr>
            <w:webHidden/>
          </w:rPr>
          <w:instrText xml:space="preserve"> PAGEREF _Toc516827986 \h </w:instrText>
        </w:r>
        <w:r>
          <w:rPr>
            <w:webHidden/>
          </w:rPr>
        </w:r>
        <w:r>
          <w:rPr>
            <w:webHidden/>
          </w:rPr>
          <w:fldChar w:fldCharType="separate"/>
        </w:r>
        <w:r>
          <w:rPr>
            <w:webHidden/>
          </w:rPr>
          <w:t>I</w:t>
        </w:r>
        <w:r>
          <w:rPr>
            <w:webHidden/>
          </w:rPr>
          <w:fldChar w:fldCharType="end"/>
        </w:r>
      </w:hyperlink>
    </w:p>
    <w:p w14:paraId="1200C057"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7" w:history="1">
        <w:r w:rsidRPr="006767C0">
          <w:rPr>
            <w:rStyle w:val="Hypertextovprepojenie"/>
          </w:rPr>
          <w:t>ABSTRACT</w:t>
        </w:r>
        <w:r>
          <w:rPr>
            <w:webHidden/>
          </w:rPr>
          <w:tab/>
        </w:r>
        <w:r>
          <w:rPr>
            <w:webHidden/>
          </w:rPr>
          <w:fldChar w:fldCharType="begin"/>
        </w:r>
        <w:r>
          <w:rPr>
            <w:webHidden/>
          </w:rPr>
          <w:instrText xml:space="preserve"> PAGEREF _Toc516827987 \h </w:instrText>
        </w:r>
        <w:r>
          <w:rPr>
            <w:webHidden/>
          </w:rPr>
        </w:r>
        <w:r>
          <w:rPr>
            <w:webHidden/>
          </w:rPr>
          <w:fldChar w:fldCharType="separate"/>
        </w:r>
        <w:r>
          <w:rPr>
            <w:webHidden/>
          </w:rPr>
          <w:t>II</w:t>
        </w:r>
        <w:r>
          <w:rPr>
            <w:webHidden/>
          </w:rPr>
          <w:fldChar w:fldCharType="end"/>
        </w:r>
      </w:hyperlink>
    </w:p>
    <w:p w14:paraId="41DF962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8" w:history="1">
        <w:r w:rsidRPr="006767C0">
          <w:rPr>
            <w:rStyle w:val="Hypertextovprepojenie"/>
          </w:rPr>
          <w:t>KEYWORDS</w:t>
        </w:r>
        <w:r>
          <w:rPr>
            <w:webHidden/>
          </w:rPr>
          <w:tab/>
        </w:r>
        <w:r>
          <w:rPr>
            <w:webHidden/>
          </w:rPr>
          <w:fldChar w:fldCharType="begin"/>
        </w:r>
        <w:r>
          <w:rPr>
            <w:webHidden/>
          </w:rPr>
          <w:instrText xml:space="preserve"> PAGEREF _Toc516827988 \h </w:instrText>
        </w:r>
        <w:r>
          <w:rPr>
            <w:webHidden/>
          </w:rPr>
        </w:r>
        <w:r>
          <w:rPr>
            <w:webHidden/>
          </w:rPr>
          <w:fldChar w:fldCharType="separate"/>
        </w:r>
        <w:r>
          <w:rPr>
            <w:webHidden/>
          </w:rPr>
          <w:t>II</w:t>
        </w:r>
        <w:r>
          <w:rPr>
            <w:webHidden/>
          </w:rPr>
          <w:fldChar w:fldCharType="end"/>
        </w:r>
      </w:hyperlink>
    </w:p>
    <w:p w14:paraId="399154FA"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9" w:history="1">
        <w:r w:rsidRPr="006767C0">
          <w:rPr>
            <w:rStyle w:val="Hypertextovprepojenie"/>
          </w:rPr>
          <w:t>PREHLÁSENIE</w:t>
        </w:r>
        <w:r>
          <w:rPr>
            <w:webHidden/>
          </w:rPr>
          <w:tab/>
        </w:r>
        <w:r>
          <w:rPr>
            <w:webHidden/>
          </w:rPr>
          <w:fldChar w:fldCharType="begin"/>
        </w:r>
        <w:r>
          <w:rPr>
            <w:webHidden/>
          </w:rPr>
          <w:instrText xml:space="preserve"> PAGEREF _Toc516827989 \h </w:instrText>
        </w:r>
        <w:r>
          <w:rPr>
            <w:webHidden/>
          </w:rPr>
        </w:r>
        <w:r>
          <w:rPr>
            <w:webHidden/>
          </w:rPr>
          <w:fldChar w:fldCharType="separate"/>
        </w:r>
        <w:r>
          <w:rPr>
            <w:webHidden/>
          </w:rPr>
          <w:t>IV</w:t>
        </w:r>
        <w:r>
          <w:rPr>
            <w:webHidden/>
          </w:rPr>
          <w:fldChar w:fldCharType="end"/>
        </w:r>
      </w:hyperlink>
    </w:p>
    <w:p w14:paraId="1775D4BD"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0" w:history="1">
        <w:r w:rsidRPr="006767C0">
          <w:rPr>
            <w:rStyle w:val="Hypertextovprepojenie"/>
          </w:rPr>
          <w:t>ZOZNAM OBRÁZKOV</w:t>
        </w:r>
        <w:r>
          <w:rPr>
            <w:webHidden/>
          </w:rPr>
          <w:tab/>
        </w:r>
        <w:r>
          <w:rPr>
            <w:webHidden/>
          </w:rPr>
          <w:fldChar w:fldCharType="begin"/>
        </w:r>
        <w:r>
          <w:rPr>
            <w:webHidden/>
          </w:rPr>
          <w:instrText xml:space="preserve"> PAGEREF _Toc516827990 \h </w:instrText>
        </w:r>
        <w:r>
          <w:rPr>
            <w:webHidden/>
          </w:rPr>
        </w:r>
        <w:r>
          <w:rPr>
            <w:webHidden/>
          </w:rPr>
          <w:fldChar w:fldCharType="separate"/>
        </w:r>
        <w:r>
          <w:rPr>
            <w:webHidden/>
          </w:rPr>
          <w:t>IX</w:t>
        </w:r>
        <w:r>
          <w:rPr>
            <w:webHidden/>
          </w:rPr>
          <w:fldChar w:fldCharType="end"/>
        </w:r>
      </w:hyperlink>
    </w:p>
    <w:p w14:paraId="1E6F08F0"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1" w:history="1">
        <w:r w:rsidRPr="006767C0">
          <w:rPr>
            <w:rStyle w:val="Hypertextovprepojenie"/>
          </w:rPr>
          <w:t>ZOZNAM TABULIEK</w:t>
        </w:r>
        <w:r>
          <w:rPr>
            <w:webHidden/>
          </w:rPr>
          <w:tab/>
        </w:r>
        <w:r>
          <w:rPr>
            <w:webHidden/>
          </w:rPr>
          <w:fldChar w:fldCharType="begin"/>
        </w:r>
        <w:r>
          <w:rPr>
            <w:webHidden/>
          </w:rPr>
          <w:instrText xml:space="preserve"> PAGEREF _Toc516827991 \h </w:instrText>
        </w:r>
        <w:r>
          <w:rPr>
            <w:webHidden/>
          </w:rPr>
        </w:r>
        <w:r>
          <w:rPr>
            <w:webHidden/>
          </w:rPr>
          <w:fldChar w:fldCharType="separate"/>
        </w:r>
        <w:r>
          <w:rPr>
            <w:webHidden/>
          </w:rPr>
          <w:t>XI</w:t>
        </w:r>
        <w:r>
          <w:rPr>
            <w:webHidden/>
          </w:rPr>
          <w:fldChar w:fldCharType="end"/>
        </w:r>
      </w:hyperlink>
    </w:p>
    <w:p w14:paraId="24B6B47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2" w:history="1">
        <w:r w:rsidRPr="006767C0">
          <w:rPr>
            <w:rStyle w:val="Hypertextovprepojenie"/>
          </w:rPr>
          <w:t>Úvod</w:t>
        </w:r>
        <w:r>
          <w:rPr>
            <w:webHidden/>
          </w:rPr>
          <w:tab/>
        </w:r>
        <w:r>
          <w:rPr>
            <w:webHidden/>
          </w:rPr>
          <w:fldChar w:fldCharType="begin"/>
        </w:r>
        <w:r>
          <w:rPr>
            <w:webHidden/>
          </w:rPr>
          <w:instrText xml:space="preserve"> PAGEREF _Toc516827992 \h </w:instrText>
        </w:r>
        <w:r>
          <w:rPr>
            <w:webHidden/>
          </w:rPr>
        </w:r>
        <w:r>
          <w:rPr>
            <w:webHidden/>
          </w:rPr>
          <w:fldChar w:fldCharType="separate"/>
        </w:r>
        <w:r>
          <w:rPr>
            <w:webHidden/>
          </w:rPr>
          <w:t>1</w:t>
        </w:r>
        <w:r>
          <w:rPr>
            <w:webHidden/>
          </w:rPr>
          <w:fldChar w:fldCharType="end"/>
        </w:r>
      </w:hyperlink>
    </w:p>
    <w:p w14:paraId="1035BB1B"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3" w:history="1">
        <w:r w:rsidRPr="006767C0">
          <w:rPr>
            <w:rStyle w:val="Hypertextovprepojenie"/>
          </w:rPr>
          <w:t>1</w:t>
        </w:r>
        <w:r>
          <w:rPr>
            <w:rFonts w:asciiTheme="minorHAnsi" w:eastAsiaTheme="minorEastAsia" w:hAnsiTheme="minorHAnsi" w:cstheme="minorBidi"/>
            <w:b w:val="0"/>
            <w:bCs w:val="0"/>
            <w:sz w:val="22"/>
            <w:szCs w:val="22"/>
            <w:lang w:val="cs-CZ"/>
          </w:rPr>
          <w:tab/>
        </w:r>
        <w:r w:rsidRPr="006767C0">
          <w:rPr>
            <w:rStyle w:val="Hypertextovprepojenie"/>
          </w:rPr>
          <w:t>Teoretická časť</w:t>
        </w:r>
        <w:r>
          <w:rPr>
            <w:webHidden/>
          </w:rPr>
          <w:tab/>
        </w:r>
        <w:r>
          <w:rPr>
            <w:webHidden/>
          </w:rPr>
          <w:fldChar w:fldCharType="begin"/>
        </w:r>
        <w:r>
          <w:rPr>
            <w:webHidden/>
          </w:rPr>
          <w:instrText xml:space="preserve"> PAGEREF _Toc516827993 \h </w:instrText>
        </w:r>
        <w:r>
          <w:rPr>
            <w:webHidden/>
          </w:rPr>
        </w:r>
        <w:r>
          <w:rPr>
            <w:webHidden/>
          </w:rPr>
          <w:fldChar w:fldCharType="separate"/>
        </w:r>
        <w:r>
          <w:rPr>
            <w:webHidden/>
          </w:rPr>
          <w:t>3</w:t>
        </w:r>
        <w:r>
          <w:rPr>
            <w:webHidden/>
          </w:rPr>
          <w:fldChar w:fldCharType="end"/>
        </w:r>
      </w:hyperlink>
    </w:p>
    <w:p w14:paraId="7857C309" w14:textId="77777777" w:rsidR="00A37FEB" w:rsidRDefault="00A37FEB">
      <w:pPr>
        <w:pStyle w:val="Obsah2"/>
        <w:rPr>
          <w:rFonts w:asciiTheme="minorHAnsi" w:eastAsiaTheme="minorEastAsia" w:hAnsiTheme="minorHAnsi" w:cstheme="minorBidi"/>
          <w:noProof/>
          <w:sz w:val="22"/>
          <w:szCs w:val="22"/>
          <w:lang w:val="cs-CZ"/>
        </w:rPr>
      </w:pPr>
      <w:hyperlink w:anchor="_Toc516827994"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Kardiovaskulárne parametre</w:t>
        </w:r>
        <w:r>
          <w:rPr>
            <w:noProof/>
            <w:webHidden/>
          </w:rPr>
          <w:tab/>
        </w:r>
        <w:r>
          <w:rPr>
            <w:noProof/>
            <w:webHidden/>
          </w:rPr>
          <w:fldChar w:fldCharType="begin"/>
        </w:r>
        <w:r>
          <w:rPr>
            <w:noProof/>
            <w:webHidden/>
          </w:rPr>
          <w:instrText xml:space="preserve"> PAGEREF _Toc516827994 \h </w:instrText>
        </w:r>
        <w:r>
          <w:rPr>
            <w:noProof/>
            <w:webHidden/>
          </w:rPr>
        </w:r>
        <w:r>
          <w:rPr>
            <w:noProof/>
            <w:webHidden/>
          </w:rPr>
          <w:fldChar w:fldCharType="separate"/>
        </w:r>
        <w:r>
          <w:rPr>
            <w:noProof/>
            <w:webHidden/>
          </w:rPr>
          <w:t>4</w:t>
        </w:r>
        <w:r>
          <w:rPr>
            <w:noProof/>
            <w:webHidden/>
          </w:rPr>
          <w:fldChar w:fldCharType="end"/>
        </w:r>
      </w:hyperlink>
    </w:p>
    <w:p w14:paraId="59E2345E" w14:textId="77777777" w:rsidR="00A37FEB" w:rsidRDefault="00A37FEB">
      <w:pPr>
        <w:pStyle w:val="Obsah3"/>
        <w:rPr>
          <w:rFonts w:asciiTheme="minorHAnsi" w:eastAsiaTheme="minorEastAsia" w:hAnsiTheme="minorHAnsi" w:cstheme="minorBidi"/>
          <w:noProof/>
          <w:sz w:val="22"/>
          <w:szCs w:val="22"/>
          <w:lang w:val="cs-CZ"/>
        </w:rPr>
      </w:pPr>
      <w:hyperlink w:anchor="_Toc516827995"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Rozťažnosť artérií</w:t>
        </w:r>
        <w:r>
          <w:rPr>
            <w:noProof/>
            <w:webHidden/>
          </w:rPr>
          <w:tab/>
        </w:r>
        <w:r>
          <w:rPr>
            <w:noProof/>
            <w:webHidden/>
          </w:rPr>
          <w:fldChar w:fldCharType="begin"/>
        </w:r>
        <w:r>
          <w:rPr>
            <w:noProof/>
            <w:webHidden/>
          </w:rPr>
          <w:instrText xml:space="preserve"> PAGEREF _Toc516827995 \h </w:instrText>
        </w:r>
        <w:r>
          <w:rPr>
            <w:noProof/>
            <w:webHidden/>
          </w:rPr>
        </w:r>
        <w:r>
          <w:rPr>
            <w:noProof/>
            <w:webHidden/>
          </w:rPr>
          <w:fldChar w:fldCharType="separate"/>
        </w:r>
        <w:r>
          <w:rPr>
            <w:noProof/>
            <w:webHidden/>
          </w:rPr>
          <w:t>4</w:t>
        </w:r>
        <w:r>
          <w:rPr>
            <w:noProof/>
            <w:webHidden/>
          </w:rPr>
          <w:fldChar w:fldCharType="end"/>
        </w:r>
      </w:hyperlink>
    </w:p>
    <w:p w14:paraId="55FFDCFA" w14:textId="77777777" w:rsidR="00A37FEB" w:rsidRDefault="00A37FEB">
      <w:pPr>
        <w:pStyle w:val="Obsah3"/>
        <w:rPr>
          <w:rFonts w:asciiTheme="minorHAnsi" w:eastAsiaTheme="minorEastAsia" w:hAnsiTheme="minorHAnsi" w:cstheme="minorBidi"/>
          <w:noProof/>
          <w:sz w:val="22"/>
          <w:szCs w:val="22"/>
          <w:lang w:val="cs-CZ"/>
        </w:rPr>
      </w:pPr>
      <w:hyperlink w:anchor="_Toc516827996"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Periférny odbor</w:t>
        </w:r>
        <w:r>
          <w:rPr>
            <w:noProof/>
            <w:webHidden/>
          </w:rPr>
          <w:tab/>
        </w:r>
        <w:r>
          <w:rPr>
            <w:noProof/>
            <w:webHidden/>
          </w:rPr>
          <w:fldChar w:fldCharType="begin"/>
        </w:r>
        <w:r>
          <w:rPr>
            <w:noProof/>
            <w:webHidden/>
          </w:rPr>
          <w:instrText xml:space="preserve"> PAGEREF _Toc516827996 \h </w:instrText>
        </w:r>
        <w:r>
          <w:rPr>
            <w:noProof/>
            <w:webHidden/>
          </w:rPr>
        </w:r>
        <w:r>
          <w:rPr>
            <w:noProof/>
            <w:webHidden/>
          </w:rPr>
          <w:fldChar w:fldCharType="separate"/>
        </w:r>
        <w:r>
          <w:rPr>
            <w:noProof/>
            <w:webHidden/>
          </w:rPr>
          <w:t>4</w:t>
        </w:r>
        <w:r>
          <w:rPr>
            <w:noProof/>
            <w:webHidden/>
          </w:rPr>
          <w:fldChar w:fldCharType="end"/>
        </w:r>
      </w:hyperlink>
    </w:p>
    <w:p w14:paraId="53CD5310" w14:textId="77777777" w:rsidR="00A37FEB" w:rsidRDefault="00A37FEB">
      <w:pPr>
        <w:pStyle w:val="Obsah3"/>
        <w:rPr>
          <w:rFonts w:asciiTheme="minorHAnsi" w:eastAsiaTheme="minorEastAsia" w:hAnsiTheme="minorHAnsi" w:cstheme="minorBidi"/>
          <w:noProof/>
          <w:sz w:val="22"/>
          <w:szCs w:val="22"/>
          <w:lang w:val="cs-CZ"/>
        </w:rPr>
      </w:pPr>
      <w:hyperlink w:anchor="_Toc516827997"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Intertancia krvi</w:t>
        </w:r>
        <w:r>
          <w:rPr>
            <w:noProof/>
            <w:webHidden/>
          </w:rPr>
          <w:tab/>
        </w:r>
        <w:r>
          <w:rPr>
            <w:noProof/>
            <w:webHidden/>
          </w:rPr>
          <w:fldChar w:fldCharType="begin"/>
        </w:r>
        <w:r>
          <w:rPr>
            <w:noProof/>
            <w:webHidden/>
          </w:rPr>
          <w:instrText xml:space="preserve"> PAGEREF _Toc516827997 \h </w:instrText>
        </w:r>
        <w:r>
          <w:rPr>
            <w:noProof/>
            <w:webHidden/>
          </w:rPr>
        </w:r>
        <w:r>
          <w:rPr>
            <w:noProof/>
            <w:webHidden/>
          </w:rPr>
          <w:fldChar w:fldCharType="separate"/>
        </w:r>
        <w:r>
          <w:rPr>
            <w:noProof/>
            <w:webHidden/>
          </w:rPr>
          <w:t>5</w:t>
        </w:r>
        <w:r>
          <w:rPr>
            <w:noProof/>
            <w:webHidden/>
          </w:rPr>
          <w:fldChar w:fldCharType="end"/>
        </w:r>
      </w:hyperlink>
    </w:p>
    <w:p w14:paraId="06F86A67" w14:textId="77777777" w:rsidR="00A37FEB" w:rsidRDefault="00A37FEB">
      <w:pPr>
        <w:pStyle w:val="Obsah2"/>
        <w:rPr>
          <w:rFonts w:asciiTheme="minorHAnsi" w:eastAsiaTheme="minorEastAsia" w:hAnsiTheme="minorHAnsi" w:cstheme="minorBidi"/>
          <w:noProof/>
          <w:sz w:val="22"/>
          <w:szCs w:val="22"/>
          <w:lang w:val="cs-CZ"/>
        </w:rPr>
      </w:pPr>
      <w:hyperlink w:anchor="_Toc516827998" w:history="1">
        <w:r w:rsidRPr="006767C0">
          <w:rPr>
            <w:rStyle w:val="Hypertextovprepojenie"/>
            <w:noProof/>
          </w:rPr>
          <w:t>1.2</w:t>
        </w:r>
        <w:r>
          <w:rPr>
            <w:rFonts w:asciiTheme="minorHAnsi" w:eastAsiaTheme="minorEastAsia" w:hAnsiTheme="minorHAnsi" w:cstheme="minorBidi"/>
            <w:noProof/>
            <w:sz w:val="22"/>
            <w:szCs w:val="22"/>
            <w:lang w:val="cs-CZ"/>
          </w:rPr>
          <w:tab/>
        </w:r>
        <w:r w:rsidRPr="006767C0">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27998 \h </w:instrText>
        </w:r>
        <w:r>
          <w:rPr>
            <w:noProof/>
            <w:webHidden/>
          </w:rPr>
        </w:r>
        <w:r>
          <w:rPr>
            <w:noProof/>
            <w:webHidden/>
          </w:rPr>
          <w:fldChar w:fldCharType="separate"/>
        </w:r>
        <w:r>
          <w:rPr>
            <w:noProof/>
            <w:webHidden/>
          </w:rPr>
          <w:t>5</w:t>
        </w:r>
        <w:r>
          <w:rPr>
            <w:noProof/>
            <w:webHidden/>
          </w:rPr>
          <w:fldChar w:fldCharType="end"/>
        </w:r>
      </w:hyperlink>
    </w:p>
    <w:p w14:paraId="03169FE1" w14:textId="77777777" w:rsidR="00A37FEB" w:rsidRDefault="00A37FEB">
      <w:pPr>
        <w:pStyle w:val="Obsah2"/>
        <w:rPr>
          <w:rFonts w:asciiTheme="minorHAnsi" w:eastAsiaTheme="minorEastAsia" w:hAnsiTheme="minorHAnsi" w:cstheme="minorBidi"/>
          <w:noProof/>
          <w:sz w:val="22"/>
          <w:szCs w:val="22"/>
          <w:lang w:val="cs-CZ"/>
        </w:rPr>
      </w:pPr>
      <w:hyperlink w:anchor="_Toc516827999" w:history="1">
        <w:r w:rsidRPr="006767C0">
          <w:rPr>
            <w:rStyle w:val="Hypertextovprepojenie"/>
            <w:noProof/>
          </w:rPr>
          <w:t>1.3</w:t>
        </w:r>
        <w:r>
          <w:rPr>
            <w:rFonts w:asciiTheme="minorHAnsi" w:eastAsiaTheme="minorEastAsia" w:hAnsiTheme="minorHAnsi" w:cstheme="minorBidi"/>
            <w:noProof/>
            <w:sz w:val="22"/>
            <w:szCs w:val="22"/>
            <w:lang w:val="cs-CZ"/>
          </w:rPr>
          <w:tab/>
        </w:r>
        <w:r w:rsidRPr="006767C0">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27999 \h </w:instrText>
        </w:r>
        <w:r>
          <w:rPr>
            <w:noProof/>
            <w:webHidden/>
          </w:rPr>
        </w:r>
        <w:r>
          <w:rPr>
            <w:noProof/>
            <w:webHidden/>
          </w:rPr>
          <w:fldChar w:fldCharType="separate"/>
        </w:r>
        <w:r>
          <w:rPr>
            <w:noProof/>
            <w:webHidden/>
          </w:rPr>
          <w:t>8</w:t>
        </w:r>
        <w:r>
          <w:rPr>
            <w:noProof/>
            <w:webHidden/>
          </w:rPr>
          <w:fldChar w:fldCharType="end"/>
        </w:r>
      </w:hyperlink>
    </w:p>
    <w:p w14:paraId="16001F88" w14:textId="77777777" w:rsidR="00A37FEB" w:rsidRDefault="00A37FEB">
      <w:pPr>
        <w:pStyle w:val="Obsah2"/>
        <w:rPr>
          <w:rFonts w:asciiTheme="minorHAnsi" w:eastAsiaTheme="minorEastAsia" w:hAnsiTheme="minorHAnsi" w:cstheme="minorBidi"/>
          <w:noProof/>
          <w:sz w:val="22"/>
          <w:szCs w:val="22"/>
          <w:lang w:val="cs-CZ"/>
        </w:rPr>
      </w:pPr>
      <w:hyperlink w:anchor="_Toc516828000" w:history="1">
        <w:r w:rsidRPr="006767C0">
          <w:rPr>
            <w:rStyle w:val="Hypertextovprepojenie"/>
            <w:noProof/>
          </w:rPr>
          <w:t>1.4</w:t>
        </w:r>
        <w:r>
          <w:rPr>
            <w:rFonts w:asciiTheme="minorHAnsi" w:eastAsiaTheme="minorEastAsia" w:hAnsiTheme="minorHAnsi" w:cstheme="minorBidi"/>
            <w:noProof/>
            <w:sz w:val="22"/>
            <w:szCs w:val="22"/>
            <w:lang w:val="cs-CZ"/>
          </w:rPr>
          <w:tab/>
        </w:r>
        <w:r w:rsidRPr="006767C0">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28000 \h </w:instrText>
        </w:r>
        <w:r>
          <w:rPr>
            <w:noProof/>
            <w:webHidden/>
          </w:rPr>
        </w:r>
        <w:r>
          <w:rPr>
            <w:noProof/>
            <w:webHidden/>
          </w:rPr>
          <w:fldChar w:fldCharType="separate"/>
        </w:r>
        <w:r>
          <w:rPr>
            <w:noProof/>
            <w:webHidden/>
          </w:rPr>
          <w:t>10</w:t>
        </w:r>
        <w:r>
          <w:rPr>
            <w:noProof/>
            <w:webHidden/>
          </w:rPr>
          <w:fldChar w:fldCharType="end"/>
        </w:r>
      </w:hyperlink>
    </w:p>
    <w:p w14:paraId="1DC65F01" w14:textId="77777777" w:rsidR="00A37FEB" w:rsidRDefault="00A37FEB">
      <w:pPr>
        <w:pStyle w:val="Obsah2"/>
        <w:rPr>
          <w:rFonts w:asciiTheme="minorHAnsi" w:eastAsiaTheme="minorEastAsia" w:hAnsiTheme="minorHAnsi" w:cstheme="minorBidi"/>
          <w:noProof/>
          <w:sz w:val="22"/>
          <w:szCs w:val="22"/>
          <w:lang w:val="cs-CZ"/>
        </w:rPr>
      </w:pPr>
      <w:hyperlink w:anchor="_Toc516828001" w:history="1">
        <w:r w:rsidRPr="006767C0">
          <w:rPr>
            <w:rStyle w:val="Hypertextovprepojenie"/>
            <w:noProof/>
          </w:rPr>
          <w:t>1.5</w:t>
        </w:r>
        <w:r>
          <w:rPr>
            <w:rFonts w:asciiTheme="minorHAnsi" w:eastAsiaTheme="minorEastAsia" w:hAnsiTheme="minorHAnsi" w:cstheme="minorBidi"/>
            <w:noProof/>
            <w:sz w:val="22"/>
            <w:szCs w:val="22"/>
            <w:lang w:val="cs-CZ"/>
          </w:rPr>
          <w:tab/>
        </w:r>
        <w:r w:rsidRPr="006767C0">
          <w:rPr>
            <w:rStyle w:val="Hypertextovprepojenie"/>
            <w:noProof/>
          </w:rPr>
          <w:t>Spôsoby merania srdcového výdaja – SV</w:t>
        </w:r>
        <w:r>
          <w:rPr>
            <w:noProof/>
            <w:webHidden/>
          </w:rPr>
          <w:tab/>
        </w:r>
        <w:r>
          <w:rPr>
            <w:noProof/>
            <w:webHidden/>
          </w:rPr>
          <w:fldChar w:fldCharType="begin"/>
        </w:r>
        <w:r>
          <w:rPr>
            <w:noProof/>
            <w:webHidden/>
          </w:rPr>
          <w:instrText xml:space="preserve"> PAGEREF _Toc516828001 \h </w:instrText>
        </w:r>
        <w:r>
          <w:rPr>
            <w:noProof/>
            <w:webHidden/>
          </w:rPr>
        </w:r>
        <w:r>
          <w:rPr>
            <w:noProof/>
            <w:webHidden/>
          </w:rPr>
          <w:fldChar w:fldCharType="separate"/>
        </w:r>
        <w:r>
          <w:rPr>
            <w:noProof/>
            <w:webHidden/>
          </w:rPr>
          <w:t>10</w:t>
        </w:r>
        <w:r>
          <w:rPr>
            <w:noProof/>
            <w:webHidden/>
          </w:rPr>
          <w:fldChar w:fldCharType="end"/>
        </w:r>
      </w:hyperlink>
    </w:p>
    <w:p w14:paraId="5E37757D" w14:textId="77777777" w:rsidR="00A37FEB" w:rsidRDefault="00A37FEB">
      <w:pPr>
        <w:pStyle w:val="Obsah3"/>
        <w:rPr>
          <w:rFonts w:asciiTheme="minorHAnsi" w:eastAsiaTheme="minorEastAsia" w:hAnsiTheme="minorHAnsi" w:cstheme="minorBidi"/>
          <w:noProof/>
          <w:sz w:val="22"/>
          <w:szCs w:val="22"/>
          <w:lang w:val="cs-CZ"/>
        </w:rPr>
      </w:pPr>
      <w:hyperlink w:anchor="_Toc516828002" w:history="1">
        <w:r w:rsidRPr="006767C0">
          <w:rPr>
            <w:rStyle w:val="Hypertextovprepojenie"/>
            <w:noProof/>
          </w:rPr>
          <w:t>1.5.1</w:t>
        </w:r>
        <w:r>
          <w:rPr>
            <w:rFonts w:asciiTheme="minorHAnsi" w:eastAsiaTheme="minorEastAsia" w:hAnsiTheme="minorHAnsi" w:cstheme="minorBidi"/>
            <w:noProof/>
            <w:sz w:val="22"/>
            <w:szCs w:val="22"/>
            <w:lang w:val="cs-CZ"/>
          </w:rPr>
          <w:tab/>
        </w:r>
        <w:r w:rsidRPr="006767C0">
          <w:rPr>
            <w:rStyle w:val="Hypertextovprepojenie"/>
            <w:noProof/>
          </w:rPr>
          <w:t>Invazívne</w:t>
        </w:r>
        <w:r>
          <w:rPr>
            <w:noProof/>
            <w:webHidden/>
          </w:rPr>
          <w:tab/>
        </w:r>
        <w:r>
          <w:rPr>
            <w:noProof/>
            <w:webHidden/>
          </w:rPr>
          <w:fldChar w:fldCharType="begin"/>
        </w:r>
        <w:r>
          <w:rPr>
            <w:noProof/>
            <w:webHidden/>
          </w:rPr>
          <w:instrText xml:space="preserve"> PAGEREF _Toc516828002 \h </w:instrText>
        </w:r>
        <w:r>
          <w:rPr>
            <w:noProof/>
            <w:webHidden/>
          </w:rPr>
        </w:r>
        <w:r>
          <w:rPr>
            <w:noProof/>
            <w:webHidden/>
          </w:rPr>
          <w:fldChar w:fldCharType="separate"/>
        </w:r>
        <w:r>
          <w:rPr>
            <w:noProof/>
            <w:webHidden/>
          </w:rPr>
          <w:t>10</w:t>
        </w:r>
        <w:r>
          <w:rPr>
            <w:noProof/>
            <w:webHidden/>
          </w:rPr>
          <w:fldChar w:fldCharType="end"/>
        </w:r>
      </w:hyperlink>
    </w:p>
    <w:p w14:paraId="10A32B3B" w14:textId="77777777" w:rsidR="00A37FEB" w:rsidRDefault="00A37FEB">
      <w:pPr>
        <w:pStyle w:val="Obsah3"/>
        <w:rPr>
          <w:rFonts w:asciiTheme="minorHAnsi" w:eastAsiaTheme="minorEastAsia" w:hAnsiTheme="minorHAnsi" w:cstheme="minorBidi"/>
          <w:noProof/>
          <w:sz w:val="22"/>
          <w:szCs w:val="22"/>
          <w:lang w:val="cs-CZ"/>
        </w:rPr>
      </w:pPr>
      <w:hyperlink w:anchor="_Toc516828003" w:history="1">
        <w:r w:rsidRPr="006767C0">
          <w:rPr>
            <w:rStyle w:val="Hypertextovprepojenie"/>
            <w:noProof/>
          </w:rPr>
          <w:t>1.5.2</w:t>
        </w:r>
        <w:r>
          <w:rPr>
            <w:rFonts w:asciiTheme="minorHAnsi" w:eastAsiaTheme="minorEastAsia" w:hAnsiTheme="minorHAnsi" w:cstheme="minorBidi"/>
            <w:noProof/>
            <w:sz w:val="22"/>
            <w:szCs w:val="22"/>
            <w:lang w:val="cs-CZ"/>
          </w:rPr>
          <w:tab/>
        </w:r>
        <w:r w:rsidRPr="006767C0">
          <w:rPr>
            <w:rStyle w:val="Hypertextovprepojenie"/>
            <w:noProof/>
          </w:rPr>
          <w:t>Neinvazívne</w:t>
        </w:r>
        <w:r>
          <w:rPr>
            <w:noProof/>
            <w:webHidden/>
          </w:rPr>
          <w:tab/>
        </w:r>
        <w:r>
          <w:rPr>
            <w:noProof/>
            <w:webHidden/>
          </w:rPr>
          <w:fldChar w:fldCharType="begin"/>
        </w:r>
        <w:r>
          <w:rPr>
            <w:noProof/>
            <w:webHidden/>
          </w:rPr>
          <w:instrText xml:space="preserve"> PAGEREF _Toc516828003 \h </w:instrText>
        </w:r>
        <w:r>
          <w:rPr>
            <w:noProof/>
            <w:webHidden/>
          </w:rPr>
        </w:r>
        <w:r>
          <w:rPr>
            <w:noProof/>
            <w:webHidden/>
          </w:rPr>
          <w:fldChar w:fldCharType="separate"/>
        </w:r>
        <w:r>
          <w:rPr>
            <w:noProof/>
            <w:webHidden/>
          </w:rPr>
          <w:t>11</w:t>
        </w:r>
        <w:r>
          <w:rPr>
            <w:noProof/>
            <w:webHidden/>
          </w:rPr>
          <w:fldChar w:fldCharType="end"/>
        </w:r>
      </w:hyperlink>
    </w:p>
    <w:p w14:paraId="5EBE42B6" w14:textId="77777777" w:rsidR="00A37FEB" w:rsidRDefault="00A37FEB">
      <w:pPr>
        <w:pStyle w:val="Obsah2"/>
        <w:rPr>
          <w:rFonts w:asciiTheme="minorHAnsi" w:eastAsiaTheme="minorEastAsia" w:hAnsiTheme="minorHAnsi" w:cstheme="minorBidi"/>
          <w:noProof/>
          <w:sz w:val="22"/>
          <w:szCs w:val="22"/>
          <w:lang w:val="cs-CZ"/>
        </w:rPr>
      </w:pPr>
      <w:hyperlink w:anchor="_Toc516828004" w:history="1">
        <w:r w:rsidRPr="006767C0">
          <w:rPr>
            <w:rStyle w:val="Hypertextovprepojenie"/>
            <w:noProof/>
          </w:rPr>
          <w:t>1.6</w:t>
        </w:r>
        <w:r>
          <w:rPr>
            <w:rFonts w:asciiTheme="minorHAnsi" w:eastAsiaTheme="minorEastAsia" w:hAnsiTheme="minorHAnsi" w:cstheme="minorBidi"/>
            <w:noProof/>
            <w:sz w:val="22"/>
            <w:szCs w:val="22"/>
            <w:lang w:val="cs-CZ"/>
          </w:rPr>
          <w:tab/>
        </w:r>
        <w:r w:rsidRPr="006767C0">
          <w:rPr>
            <w:rStyle w:val="Hypertextovprepojenie"/>
            <w:noProof/>
          </w:rPr>
          <w:t>Impedančná kardiografia</w:t>
        </w:r>
        <w:r>
          <w:rPr>
            <w:noProof/>
            <w:webHidden/>
          </w:rPr>
          <w:tab/>
        </w:r>
        <w:r>
          <w:rPr>
            <w:noProof/>
            <w:webHidden/>
          </w:rPr>
          <w:fldChar w:fldCharType="begin"/>
        </w:r>
        <w:r>
          <w:rPr>
            <w:noProof/>
            <w:webHidden/>
          </w:rPr>
          <w:instrText xml:space="preserve"> PAGEREF _Toc516828004 \h </w:instrText>
        </w:r>
        <w:r>
          <w:rPr>
            <w:noProof/>
            <w:webHidden/>
          </w:rPr>
        </w:r>
        <w:r>
          <w:rPr>
            <w:noProof/>
            <w:webHidden/>
          </w:rPr>
          <w:fldChar w:fldCharType="separate"/>
        </w:r>
        <w:r>
          <w:rPr>
            <w:noProof/>
            <w:webHidden/>
          </w:rPr>
          <w:t>12</w:t>
        </w:r>
        <w:r>
          <w:rPr>
            <w:noProof/>
            <w:webHidden/>
          </w:rPr>
          <w:fldChar w:fldCharType="end"/>
        </w:r>
      </w:hyperlink>
    </w:p>
    <w:p w14:paraId="44121682" w14:textId="77777777" w:rsidR="00A37FEB" w:rsidRDefault="00A37FEB">
      <w:pPr>
        <w:pStyle w:val="Obsah2"/>
        <w:rPr>
          <w:rFonts w:asciiTheme="minorHAnsi" w:eastAsiaTheme="minorEastAsia" w:hAnsiTheme="minorHAnsi" w:cstheme="minorBidi"/>
          <w:noProof/>
          <w:sz w:val="22"/>
          <w:szCs w:val="22"/>
          <w:lang w:val="cs-CZ"/>
        </w:rPr>
      </w:pPr>
      <w:hyperlink w:anchor="_Toc516828005" w:history="1">
        <w:r w:rsidRPr="006767C0">
          <w:rPr>
            <w:rStyle w:val="Hypertextovprepojenie"/>
            <w:noProof/>
          </w:rPr>
          <w:t>1.7</w:t>
        </w:r>
        <w:r>
          <w:rPr>
            <w:rFonts w:asciiTheme="minorHAnsi" w:eastAsiaTheme="minorEastAsia" w:hAnsiTheme="minorHAnsi" w:cstheme="minorBidi"/>
            <w:noProof/>
            <w:sz w:val="22"/>
            <w:szCs w:val="22"/>
            <w:lang w:val="cs-CZ"/>
          </w:rPr>
          <w:tab/>
        </w:r>
        <w:r w:rsidRPr="006767C0">
          <w:rPr>
            <w:rStyle w:val="Hypertextovprepojenie"/>
            <w:noProof/>
          </w:rPr>
          <w:t>Výpočet SV</w:t>
        </w:r>
        <w:r>
          <w:rPr>
            <w:noProof/>
            <w:webHidden/>
          </w:rPr>
          <w:tab/>
        </w:r>
        <w:r>
          <w:rPr>
            <w:noProof/>
            <w:webHidden/>
          </w:rPr>
          <w:fldChar w:fldCharType="begin"/>
        </w:r>
        <w:r>
          <w:rPr>
            <w:noProof/>
            <w:webHidden/>
          </w:rPr>
          <w:instrText xml:space="preserve"> PAGEREF _Toc516828005 \h </w:instrText>
        </w:r>
        <w:r>
          <w:rPr>
            <w:noProof/>
            <w:webHidden/>
          </w:rPr>
        </w:r>
        <w:r>
          <w:rPr>
            <w:noProof/>
            <w:webHidden/>
          </w:rPr>
          <w:fldChar w:fldCharType="separate"/>
        </w:r>
        <w:r>
          <w:rPr>
            <w:noProof/>
            <w:webHidden/>
          </w:rPr>
          <w:t>16</w:t>
        </w:r>
        <w:r>
          <w:rPr>
            <w:noProof/>
            <w:webHidden/>
          </w:rPr>
          <w:fldChar w:fldCharType="end"/>
        </w:r>
      </w:hyperlink>
    </w:p>
    <w:p w14:paraId="04F663A1" w14:textId="77777777" w:rsidR="00A37FEB" w:rsidRDefault="00A37FEB">
      <w:pPr>
        <w:pStyle w:val="Obsah3"/>
        <w:rPr>
          <w:rFonts w:asciiTheme="minorHAnsi" w:eastAsiaTheme="minorEastAsia" w:hAnsiTheme="minorHAnsi" w:cstheme="minorBidi"/>
          <w:noProof/>
          <w:sz w:val="22"/>
          <w:szCs w:val="22"/>
          <w:lang w:val="cs-CZ"/>
        </w:rPr>
      </w:pPr>
      <w:hyperlink w:anchor="_Toc516828006" w:history="1">
        <w:r w:rsidRPr="006767C0">
          <w:rPr>
            <w:rStyle w:val="Hypertextovprepojenie"/>
            <w:noProof/>
          </w:rPr>
          <w:t>1.7.1</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28006 \h </w:instrText>
        </w:r>
        <w:r>
          <w:rPr>
            <w:noProof/>
            <w:webHidden/>
          </w:rPr>
        </w:r>
        <w:r>
          <w:rPr>
            <w:noProof/>
            <w:webHidden/>
          </w:rPr>
          <w:fldChar w:fldCharType="separate"/>
        </w:r>
        <w:r>
          <w:rPr>
            <w:noProof/>
            <w:webHidden/>
          </w:rPr>
          <w:t>17</w:t>
        </w:r>
        <w:r>
          <w:rPr>
            <w:noProof/>
            <w:webHidden/>
          </w:rPr>
          <w:fldChar w:fldCharType="end"/>
        </w:r>
      </w:hyperlink>
    </w:p>
    <w:p w14:paraId="7B58C843" w14:textId="77777777" w:rsidR="00A37FEB" w:rsidRDefault="00A37FEB">
      <w:pPr>
        <w:pStyle w:val="Obsah3"/>
        <w:rPr>
          <w:rFonts w:asciiTheme="minorHAnsi" w:eastAsiaTheme="minorEastAsia" w:hAnsiTheme="minorHAnsi" w:cstheme="minorBidi"/>
          <w:noProof/>
          <w:sz w:val="22"/>
          <w:szCs w:val="22"/>
          <w:lang w:val="cs-CZ"/>
        </w:rPr>
      </w:pPr>
      <w:hyperlink w:anchor="_Toc516828007" w:history="1">
        <w:r w:rsidRPr="006767C0">
          <w:rPr>
            <w:rStyle w:val="Hypertextovprepojenie"/>
            <w:noProof/>
          </w:rPr>
          <w:t>1.7.2</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28007 \h </w:instrText>
        </w:r>
        <w:r>
          <w:rPr>
            <w:noProof/>
            <w:webHidden/>
          </w:rPr>
        </w:r>
        <w:r>
          <w:rPr>
            <w:noProof/>
            <w:webHidden/>
          </w:rPr>
          <w:fldChar w:fldCharType="separate"/>
        </w:r>
        <w:r>
          <w:rPr>
            <w:noProof/>
            <w:webHidden/>
          </w:rPr>
          <w:t>21</w:t>
        </w:r>
        <w:r>
          <w:rPr>
            <w:noProof/>
            <w:webHidden/>
          </w:rPr>
          <w:fldChar w:fldCharType="end"/>
        </w:r>
      </w:hyperlink>
    </w:p>
    <w:p w14:paraId="1807BC10" w14:textId="77777777" w:rsidR="00A37FEB" w:rsidRDefault="00A37FEB">
      <w:pPr>
        <w:pStyle w:val="Obsah3"/>
        <w:rPr>
          <w:rFonts w:asciiTheme="minorHAnsi" w:eastAsiaTheme="minorEastAsia" w:hAnsiTheme="minorHAnsi" w:cstheme="minorBidi"/>
          <w:noProof/>
          <w:sz w:val="22"/>
          <w:szCs w:val="22"/>
          <w:lang w:val="cs-CZ"/>
        </w:rPr>
      </w:pPr>
      <w:hyperlink w:anchor="_Toc516828008" w:history="1">
        <w:r w:rsidRPr="006767C0">
          <w:rPr>
            <w:rStyle w:val="Hypertextovprepojenie"/>
            <w:noProof/>
          </w:rPr>
          <w:t>1.7.3</w:t>
        </w:r>
        <w:r>
          <w:rPr>
            <w:rFonts w:asciiTheme="minorHAnsi" w:eastAsiaTheme="minorEastAsia" w:hAnsiTheme="minorHAnsi" w:cstheme="minorBidi"/>
            <w:noProof/>
            <w:sz w:val="22"/>
            <w:szCs w:val="22"/>
            <w:lang w:val="cs-CZ"/>
          </w:rPr>
          <w:tab/>
        </w:r>
        <w:r w:rsidRPr="006767C0">
          <w:rPr>
            <w:rStyle w:val="Hypertextovprepojenie"/>
            <w:noProof/>
          </w:rPr>
          <w:t>Meranie SV z brachiálnej artérie</w:t>
        </w:r>
        <w:r>
          <w:rPr>
            <w:noProof/>
            <w:webHidden/>
          </w:rPr>
          <w:tab/>
        </w:r>
        <w:r>
          <w:rPr>
            <w:noProof/>
            <w:webHidden/>
          </w:rPr>
          <w:fldChar w:fldCharType="begin"/>
        </w:r>
        <w:r>
          <w:rPr>
            <w:noProof/>
            <w:webHidden/>
          </w:rPr>
          <w:instrText xml:space="preserve"> PAGEREF _Toc516828008 \h </w:instrText>
        </w:r>
        <w:r>
          <w:rPr>
            <w:noProof/>
            <w:webHidden/>
          </w:rPr>
        </w:r>
        <w:r>
          <w:rPr>
            <w:noProof/>
            <w:webHidden/>
          </w:rPr>
          <w:fldChar w:fldCharType="separate"/>
        </w:r>
        <w:r>
          <w:rPr>
            <w:noProof/>
            <w:webHidden/>
          </w:rPr>
          <w:t>26</w:t>
        </w:r>
        <w:r>
          <w:rPr>
            <w:noProof/>
            <w:webHidden/>
          </w:rPr>
          <w:fldChar w:fldCharType="end"/>
        </w:r>
      </w:hyperlink>
    </w:p>
    <w:p w14:paraId="7BC65FE4" w14:textId="77777777" w:rsidR="00A37FEB" w:rsidRDefault="00A37FEB">
      <w:pPr>
        <w:pStyle w:val="Obsah2"/>
        <w:rPr>
          <w:rFonts w:asciiTheme="minorHAnsi" w:eastAsiaTheme="minorEastAsia" w:hAnsiTheme="minorHAnsi" w:cstheme="minorBidi"/>
          <w:noProof/>
          <w:sz w:val="22"/>
          <w:szCs w:val="22"/>
          <w:lang w:val="cs-CZ"/>
        </w:rPr>
      </w:pPr>
      <w:hyperlink w:anchor="_Toc516828009" w:history="1">
        <w:r w:rsidRPr="006767C0">
          <w:rPr>
            <w:rStyle w:val="Hypertextovprepojenie"/>
            <w:noProof/>
          </w:rPr>
          <w:t>1.8</w:t>
        </w:r>
        <w:r>
          <w:rPr>
            <w:rFonts w:asciiTheme="minorHAnsi" w:eastAsiaTheme="minorEastAsia" w:hAnsiTheme="minorHAnsi" w:cstheme="minorBidi"/>
            <w:noProof/>
            <w:sz w:val="22"/>
            <w:szCs w:val="22"/>
            <w:lang w:val="cs-CZ"/>
          </w:rPr>
          <w:tab/>
        </w:r>
        <w:r w:rsidRPr="006767C0">
          <w:rPr>
            <w:rStyle w:val="Hypertextovprepojenie"/>
            <w:noProof/>
          </w:rPr>
          <w:t>Parametre výpočtu SV</w:t>
        </w:r>
        <w:r>
          <w:rPr>
            <w:noProof/>
            <w:webHidden/>
          </w:rPr>
          <w:tab/>
        </w:r>
        <w:r>
          <w:rPr>
            <w:noProof/>
            <w:webHidden/>
          </w:rPr>
          <w:fldChar w:fldCharType="begin"/>
        </w:r>
        <w:r>
          <w:rPr>
            <w:noProof/>
            <w:webHidden/>
          </w:rPr>
          <w:instrText xml:space="preserve"> PAGEREF _Toc516828009 \h </w:instrText>
        </w:r>
        <w:r>
          <w:rPr>
            <w:noProof/>
            <w:webHidden/>
          </w:rPr>
        </w:r>
        <w:r>
          <w:rPr>
            <w:noProof/>
            <w:webHidden/>
          </w:rPr>
          <w:fldChar w:fldCharType="separate"/>
        </w:r>
        <w:r>
          <w:rPr>
            <w:noProof/>
            <w:webHidden/>
          </w:rPr>
          <w:t>27</w:t>
        </w:r>
        <w:r>
          <w:rPr>
            <w:noProof/>
            <w:webHidden/>
          </w:rPr>
          <w:fldChar w:fldCharType="end"/>
        </w:r>
      </w:hyperlink>
    </w:p>
    <w:p w14:paraId="0459A2DF" w14:textId="77777777" w:rsidR="00A37FEB" w:rsidRDefault="00A37FEB">
      <w:pPr>
        <w:pStyle w:val="Obsah3"/>
        <w:rPr>
          <w:rFonts w:asciiTheme="minorHAnsi" w:eastAsiaTheme="minorEastAsia" w:hAnsiTheme="minorHAnsi" w:cstheme="minorBidi"/>
          <w:noProof/>
          <w:sz w:val="22"/>
          <w:szCs w:val="22"/>
          <w:lang w:val="cs-CZ"/>
        </w:rPr>
      </w:pPr>
      <w:hyperlink w:anchor="_Toc516828010" w:history="1">
        <w:r w:rsidRPr="006767C0">
          <w:rPr>
            <w:rStyle w:val="Hypertextovprepojenie"/>
            <w:noProof/>
          </w:rPr>
          <w:t>1.8.1</w:t>
        </w:r>
        <w:r>
          <w:rPr>
            <w:rFonts w:asciiTheme="minorHAnsi" w:eastAsiaTheme="minorEastAsia" w:hAnsiTheme="minorHAnsi" w:cstheme="minorBidi"/>
            <w:noProof/>
            <w:sz w:val="22"/>
            <w:szCs w:val="22"/>
            <w:lang w:val="cs-CZ"/>
          </w:rPr>
          <w:tab/>
        </w:r>
        <w:r w:rsidRPr="006767C0">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10 \h </w:instrText>
        </w:r>
        <w:r>
          <w:rPr>
            <w:noProof/>
            <w:webHidden/>
          </w:rPr>
        </w:r>
        <w:r>
          <w:rPr>
            <w:noProof/>
            <w:webHidden/>
          </w:rPr>
          <w:fldChar w:fldCharType="separate"/>
        </w:r>
        <w:r>
          <w:rPr>
            <w:noProof/>
            <w:webHidden/>
          </w:rPr>
          <w:t>27</w:t>
        </w:r>
        <w:r>
          <w:rPr>
            <w:noProof/>
            <w:webHidden/>
          </w:rPr>
          <w:fldChar w:fldCharType="end"/>
        </w:r>
      </w:hyperlink>
    </w:p>
    <w:p w14:paraId="7DC9EDFE" w14:textId="77777777" w:rsidR="00A37FEB" w:rsidRDefault="00A37FEB">
      <w:pPr>
        <w:pStyle w:val="Obsah2"/>
        <w:rPr>
          <w:rFonts w:asciiTheme="minorHAnsi" w:eastAsiaTheme="minorEastAsia" w:hAnsiTheme="minorHAnsi" w:cstheme="minorBidi"/>
          <w:noProof/>
          <w:sz w:val="22"/>
          <w:szCs w:val="22"/>
          <w:lang w:val="cs-CZ"/>
        </w:rPr>
      </w:pPr>
      <w:hyperlink w:anchor="_Toc516828011"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Stanovenie parametrov zo srdečných zvukov (HS)</w:t>
        </w:r>
        <w:r>
          <w:rPr>
            <w:noProof/>
            <w:webHidden/>
          </w:rPr>
          <w:tab/>
        </w:r>
        <w:r>
          <w:rPr>
            <w:noProof/>
            <w:webHidden/>
          </w:rPr>
          <w:fldChar w:fldCharType="begin"/>
        </w:r>
        <w:r>
          <w:rPr>
            <w:noProof/>
            <w:webHidden/>
          </w:rPr>
          <w:instrText xml:space="preserve"> PAGEREF _Toc516828011 \h </w:instrText>
        </w:r>
        <w:r>
          <w:rPr>
            <w:noProof/>
            <w:webHidden/>
          </w:rPr>
        </w:r>
        <w:r>
          <w:rPr>
            <w:noProof/>
            <w:webHidden/>
          </w:rPr>
          <w:fldChar w:fldCharType="separate"/>
        </w:r>
        <w:r>
          <w:rPr>
            <w:noProof/>
            <w:webHidden/>
          </w:rPr>
          <w:t>28</w:t>
        </w:r>
        <w:r>
          <w:rPr>
            <w:noProof/>
            <w:webHidden/>
          </w:rPr>
          <w:fldChar w:fldCharType="end"/>
        </w:r>
      </w:hyperlink>
    </w:p>
    <w:p w14:paraId="46BC3730" w14:textId="77777777" w:rsidR="00A37FEB" w:rsidRDefault="00A37FEB">
      <w:pPr>
        <w:pStyle w:val="Obsah3"/>
        <w:rPr>
          <w:rFonts w:asciiTheme="minorHAnsi" w:eastAsiaTheme="minorEastAsia" w:hAnsiTheme="minorHAnsi" w:cstheme="minorBidi"/>
          <w:noProof/>
          <w:sz w:val="22"/>
          <w:szCs w:val="22"/>
          <w:lang w:val="cs-CZ"/>
        </w:rPr>
      </w:pPr>
      <w:hyperlink w:anchor="_Toc516828012"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S1S2 interval- určenie počiatku systoly</w:t>
        </w:r>
        <w:r>
          <w:rPr>
            <w:noProof/>
            <w:webHidden/>
          </w:rPr>
          <w:tab/>
        </w:r>
        <w:r>
          <w:rPr>
            <w:noProof/>
            <w:webHidden/>
          </w:rPr>
          <w:fldChar w:fldCharType="begin"/>
        </w:r>
        <w:r>
          <w:rPr>
            <w:noProof/>
            <w:webHidden/>
          </w:rPr>
          <w:instrText xml:space="preserve"> PAGEREF _Toc516828012 \h </w:instrText>
        </w:r>
        <w:r>
          <w:rPr>
            <w:noProof/>
            <w:webHidden/>
          </w:rPr>
        </w:r>
        <w:r>
          <w:rPr>
            <w:noProof/>
            <w:webHidden/>
          </w:rPr>
          <w:fldChar w:fldCharType="separate"/>
        </w:r>
        <w:r>
          <w:rPr>
            <w:noProof/>
            <w:webHidden/>
          </w:rPr>
          <w:t>29</w:t>
        </w:r>
        <w:r>
          <w:rPr>
            <w:noProof/>
            <w:webHidden/>
          </w:rPr>
          <w:fldChar w:fldCharType="end"/>
        </w:r>
      </w:hyperlink>
    </w:p>
    <w:p w14:paraId="3D9E077A" w14:textId="77777777" w:rsidR="00A37FEB" w:rsidRDefault="00A37FEB">
      <w:pPr>
        <w:pStyle w:val="Obsah3"/>
        <w:rPr>
          <w:rFonts w:asciiTheme="minorHAnsi" w:eastAsiaTheme="minorEastAsia" w:hAnsiTheme="minorHAnsi" w:cstheme="minorBidi"/>
          <w:noProof/>
          <w:sz w:val="22"/>
          <w:szCs w:val="22"/>
          <w:lang w:val="cs-CZ"/>
        </w:rPr>
      </w:pPr>
      <w:hyperlink w:anchor="_Toc516828013"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S1S2 interval  - určenie konca systoly</w:t>
        </w:r>
        <w:r>
          <w:rPr>
            <w:noProof/>
            <w:webHidden/>
          </w:rPr>
          <w:tab/>
        </w:r>
        <w:r>
          <w:rPr>
            <w:noProof/>
            <w:webHidden/>
          </w:rPr>
          <w:fldChar w:fldCharType="begin"/>
        </w:r>
        <w:r>
          <w:rPr>
            <w:noProof/>
            <w:webHidden/>
          </w:rPr>
          <w:instrText xml:space="preserve"> PAGEREF _Toc516828013 \h </w:instrText>
        </w:r>
        <w:r>
          <w:rPr>
            <w:noProof/>
            <w:webHidden/>
          </w:rPr>
        </w:r>
        <w:r>
          <w:rPr>
            <w:noProof/>
            <w:webHidden/>
          </w:rPr>
          <w:fldChar w:fldCharType="separate"/>
        </w:r>
        <w:r>
          <w:rPr>
            <w:noProof/>
            <w:webHidden/>
          </w:rPr>
          <w:t>29</w:t>
        </w:r>
        <w:r>
          <w:rPr>
            <w:noProof/>
            <w:webHidden/>
          </w:rPr>
          <w:fldChar w:fldCharType="end"/>
        </w:r>
      </w:hyperlink>
    </w:p>
    <w:p w14:paraId="7291A165" w14:textId="77777777" w:rsidR="00A37FEB" w:rsidRDefault="00A37FEB">
      <w:pPr>
        <w:pStyle w:val="Obsah3"/>
        <w:rPr>
          <w:rFonts w:asciiTheme="minorHAnsi" w:eastAsiaTheme="minorEastAsia" w:hAnsiTheme="minorHAnsi" w:cstheme="minorBidi"/>
          <w:noProof/>
          <w:sz w:val="22"/>
          <w:szCs w:val="22"/>
          <w:lang w:val="cs-CZ"/>
        </w:rPr>
      </w:pPr>
      <w:hyperlink w:anchor="_Toc516828014"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Spracovanie HS</w:t>
        </w:r>
        <w:r>
          <w:rPr>
            <w:noProof/>
            <w:webHidden/>
          </w:rPr>
          <w:tab/>
        </w:r>
        <w:r>
          <w:rPr>
            <w:noProof/>
            <w:webHidden/>
          </w:rPr>
          <w:fldChar w:fldCharType="begin"/>
        </w:r>
        <w:r>
          <w:rPr>
            <w:noProof/>
            <w:webHidden/>
          </w:rPr>
          <w:instrText xml:space="preserve"> PAGEREF _Toc516828014 \h </w:instrText>
        </w:r>
        <w:r>
          <w:rPr>
            <w:noProof/>
            <w:webHidden/>
          </w:rPr>
        </w:r>
        <w:r>
          <w:rPr>
            <w:noProof/>
            <w:webHidden/>
          </w:rPr>
          <w:fldChar w:fldCharType="separate"/>
        </w:r>
        <w:r>
          <w:rPr>
            <w:noProof/>
            <w:webHidden/>
          </w:rPr>
          <w:t>30</w:t>
        </w:r>
        <w:r>
          <w:rPr>
            <w:noProof/>
            <w:webHidden/>
          </w:rPr>
          <w:fldChar w:fldCharType="end"/>
        </w:r>
      </w:hyperlink>
    </w:p>
    <w:p w14:paraId="57E983DF" w14:textId="77777777" w:rsidR="00A37FEB" w:rsidRDefault="00A37FEB">
      <w:pPr>
        <w:pStyle w:val="Obsah3"/>
        <w:rPr>
          <w:rFonts w:asciiTheme="minorHAnsi" w:eastAsiaTheme="minorEastAsia" w:hAnsiTheme="minorHAnsi" w:cstheme="minorBidi"/>
          <w:noProof/>
          <w:sz w:val="22"/>
          <w:szCs w:val="22"/>
          <w:lang w:val="cs-CZ"/>
        </w:rPr>
      </w:pPr>
      <w:hyperlink w:anchor="_Toc516828015" w:history="1">
        <w:r w:rsidRPr="006767C0">
          <w:rPr>
            <w:rStyle w:val="Hypertextovprepojenie"/>
            <w:noProof/>
          </w:rPr>
          <w:t>1.1.4</w:t>
        </w:r>
        <w:r>
          <w:rPr>
            <w:rFonts w:asciiTheme="minorHAnsi" w:eastAsiaTheme="minorEastAsia" w:hAnsiTheme="minorHAnsi" w:cstheme="minorBidi"/>
            <w:noProof/>
            <w:sz w:val="22"/>
            <w:szCs w:val="22"/>
            <w:lang w:val="cs-CZ"/>
          </w:rPr>
          <w:tab/>
        </w:r>
        <w:r w:rsidRPr="006767C0">
          <w:rPr>
            <w:rStyle w:val="Hypertextovprepojenie"/>
            <w:noProof/>
          </w:rPr>
          <w:t>Komplikácie pri spracovaní HS</w:t>
        </w:r>
        <w:r>
          <w:rPr>
            <w:noProof/>
            <w:webHidden/>
          </w:rPr>
          <w:tab/>
        </w:r>
        <w:r>
          <w:rPr>
            <w:noProof/>
            <w:webHidden/>
          </w:rPr>
          <w:fldChar w:fldCharType="begin"/>
        </w:r>
        <w:r>
          <w:rPr>
            <w:noProof/>
            <w:webHidden/>
          </w:rPr>
          <w:instrText xml:space="preserve"> PAGEREF _Toc516828015 \h </w:instrText>
        </w:r>
        <w:r>
          <w:rPr>
            <w:noProof/>
            <w:webHidden/>
          </w:rPr>
        </w:r>
        <w:r>
          <w:rPr>
            <w:noProof/>
            <w:webHidden/>
          </w:rPr>
          <w:fldChar w:fldCharType="separate"/>
        </w:r>
        <w:r>
          <w:rPr>
            <w:noProof/>
            <w:webHidden/>
          </w:rPr>
          <w:t>31</w:t>
        </w:r>
        <w:r>
          <w:rPr>
            <w:noProof/>
            <w:webHidden/>
          </w:rPr>
          <w:fldChar w:fldCharType="end"/>
        </w:r>
      </w:hyperlink>
    </w:p>
    <w:p w14:paraId="3474D64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6" w:history="1">
        <w:r w:rsidRPr="006767C0">
          <w:rPr>
            <w:rStyle w:val="Hypertextovprepojenie"/>
          </w:rPr>
          <w:t>2</w:t>
        </w:r>
        <w:r>
          <w:rPr>
            <w:rFonts w:asciiTheme="minorHAnsi" w:eastAsiaTheme="minorEastAsia" w:hAnsiTheme="minorHAnsi" w:cstheme="minorBidi"/>
            <w:b w:val="0"/>
            <w:bCs w:val="0"/>
            <w:sz w:val="22"/>
            <w:szCs w:val="22"/>
            <w:lang w:val="cs-CZ"/>
          </w:rPr>
          <w:tab/>
        </w:r>
        <w:r w:rsidRPr="006767C0">
          <w:rPr>
            <w:rStyle w:val="Hypertextovprepojenie"/>
          </w:rPr>
          <w:t>Ciele dizertácie</w:t>
        </w:r>
        <w:r>
          <w:rPr>
            <w:webHidden/>
          </w:rPr>
          <w:tab/>
        </w:r>
        <w:r>
          <w:rPr>
            <w:webHidden/>
          </w:rPr>
          <w:fldChar w:fldCharType="begin"/>
        </w:r>
        <w:r>
          <w:rPr>
            <w:webHidden/>
          </w:rPr>
          <w:instrText xml:space="preserve"> PAGEREF _Toc516828016 \h </w:instrText>
        </w:r>
        <w:r>
          <w:rPr>
            <w:webHidden/>
          </w:rPr>
        </w:r>
        <w:r>
          <w:rPr>
            <w:webHidden/>
          </w:rPr>
          <w:fldChar w:fldCharType="separate"/>
        </w:r>
        <w:r>
          <w:rPr>
            <w:webHidden/>
          </w:rPr>
          <w:t>32</w:t>
        </w:r>
        <w:r>
          <w:rPr>
            <w:webHidden/>
          </w:rPr>
          <w:fldChar w:fldCharType="end"/>
        </w:r>
      </w:hyperlink>
    </w:p>
    <w:p w14:paraId="014E557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7" w:history="1">
        <w:r w:rsidRPr="006767C0">
          <w:rPr>
            <w:rStyle w:val="Hypertextovprepojenie"/>
          </w:rPr>
          <w:t>3</w:t>
        </w:r>
        <w:r>
          <w:rPr>
            <w:rFonts w:asciiTheme="minorHAnsi" w:eastAsiaTheme="minorEastAsia" w:hAnsiTheme="minorHAnsi" w:cstheme="minorBidi"/>
            <w:b w:val="0"/>
            <w:bCs w:val="0"/>
            <w:sz w:val="22"/>
            <w:szCs w:val="22"/>
            <w:lang w:val="cs-CZ"/>
          </w:rPr>
          <w:tab/>
        </w:r>
        <w:r w:rsidRPr="006767C0">
          <w:rPr>
            <w:rStyle w:val="Hypertextovprepojenie"/>
          </w:rPr>
          <w:t>Dosiahnuté vedecké poznatky</w:t>
        </w:r>
        <w:r>
          <w:rPr>
            <w:webHidden/>
          </w:rPr>
          <w:tab/>
        </w:r>
        <w:r>
          <w:rPr>
            <w:webHidden/>
          </w:rPr>
          <w:fldChar w:fldCharType="begin"/>
        </w:r>
        <w:r>
          <w:rPr>
            <w:webHidden/>
          </w:rPr>
          <w:instrText xml:space="preserve"> PAGEREF _Toc516828017 \h </w:instrText>
        </w:r>
        <w:r>
          <w:rPr>
            <w:webHidden/>
          </w:rPr>
        </w:r>
        <w:r>
          <w:rPr>
            <w:webHidden/>
          </w:rPr>
          <w:fldChar w:fldCharType="separate"/>
        </w:r>
        <w:r>
          <w:rPr>
            <w:webHidden/>
          </w:rPr>
          <w:t>33</w:t>
        </w:r>
        <w:r>
          <w:rPr>
            <w:webHidden/>
          </w:rPr>
          <w:fldChar w:fldCharType="end"/>
        </w:r>
      </w:hyperlink>
    </w:p>
    <w:p w14:paraId="35308121" w14:textId="77777777" w:rsidR="00A37FEB" w:rsidRDefault="00A37FEB">
      <w:pPr>
        <w:pStyle w:val="Obsah2"/>
        <w:rPr>
          <w:rFonts w:asciiTheme="minorHAnsi" w:eastAsiaTheme="minorEastAsia" w:hAnsiTheme="minorHAnsi" w:cstheme="minorBidi"/>
          <w:noProof/>
          <w:sz w:val="22"/>
          <w:szCs w:val="22"/>
          <w:lang w:val="cs-CZ"/>
        </w:rPr>
      </w:pPr>
      <w:hyperlink w:anchor="_Toc516828018" w:history="1">
        <w:r w:rsidRPr="006767C0">
          <w:rPr>
            <w:rStyle w:val="Hypertextovprepojenie"/>
            <w:noProof/>
          </w:rPr>
          <w:t>3.1</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18 \h </w:instrText>
        </w:r>
        <w:r>
          <w:rPr>
            <w:noProof/>
            <w:webHidden/>
          </w:rPr>
        </w:r>
        <w:r>
          <w:rPr>
            <w:noProof/>
            <w:webHidden/>
          </w:rPr>
          <w:fldChar w:fldCharType="separate"/>
        </w:r>
        <w:r>
          <w:rPr>
            <w:noProof/>
            <w:webHidden/>
          </w:rPr>
          <w:t>33</w:t>
        </w:r>
        <w:r>
          <w:rPr>
            <w:noProof/>
            <w:webHidden/>
          </w:rPr>
          <w:fldChar w:fldCharType="end"/>
        </w:r>
      </w:hyperlink>
    </w:p>
    <w:p w14:paraId="20D6A7DB" w14:textId="77777777" w:rsidR="00A37FEB" w:rsidRDefault="00A37FEB">
      <w:pPr>
        <w:pStyle w:val="Obsah3"/>
        <w:rPr>
          <w:rFonts w:asciiTheme="minorHAnsi" w:eastAsiaTheme="minorEastAsia" w:hAnsiTheme="minorHAnsi" w:cstheme="minorBidi"/>
          <w:noProof/>
          <w:sz w:val="22"/>
          <w:szCs w:val="22"/>
          <w:lang w:val="cs-CZ"/>
        </w:rPr>
      </w:pPr>
      <w:hyperlink w:anchor="_Toc516828019"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eraní dobrovoľníci</w:t>
        </w:r>
        <w:r>
          <w:rPr>
            <w:noProof/>
            <w:webHidden/>
          </w:rPr>
          <w:tab/>
        </w:r>
        <w:r>
          <w:rPr>
            <w:noProof/>
            <w:webHidden/>
          </w:rPr>
          <w:fldChar w:fldCharType="begin"/>
        </w:r>
        <w:r>
          <w:rPr>
            <w:noProof/>
            <w:webHidden/>
          </w:rPr>
          <w:instrText xml:space="preserve"> PAGEREF _Toc516828019 \h </w:instrText>
        </w:r>
        <w:r>
          <w:rPr>
            <w:noProof/>
            <w:webHidden/>
          </w:rPr>
        </w:r>
        <w:r>
          <w:rPr>
            <w:noProof/>
            <w:webHidden/>
          </w:rPr>
          <w:fldChar w:fldCharType="separate"/>
        </w:r>
        <w:r>
          <w:rPr>
            <w:noProof/>
            <w:webHidden/>
          </w:rPr>
          <w:t>33</w:t>
        </w:r>
        <w:r>
          <w:rPr>
            <w:noProof/>
            <w:webHidden/>
          </w:rPr>
          <w:fldChar w:fldCharType="end"/>
        </w:r>
      </w:hyperlink>
    </w:p>
    <w:p w14:paraId="65F24BDE" w14:textId="77777777" w:rsidR="00A37FEB" w:rsidRDefault="00A37FEB">
      <w:pPr>
        <w:pStyle w:val="Obsah3"/>
        <w:rPr>
          <w:rFonts w:asciiTheme="minorHAnsi" w:eastAsiaTheme="minorEastAsia" w:hAnsiTheme="minorHAnsi" w:cstheme="minorBidi"/>
          <w:noProof/>
          <w:sz w:val="22"/>
          <w:szCs w:val="22"/>
          <w:lang w:val="cs-CZ"/>
        </w:rPr>
      </w:pPr>
      <w:hyperlink w:anchor="_Toc516828020"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Merací protokol</w:t>
        </w:r>
        <w:r>
          <w:rPr>
            <w:noProof/>
            <w:webHidden/>
          </w:rPr>
          <w:tab/>
        </w:r>
        <w:r>
          <w:rPr>
            <w:noProof/>
            <w:webHidden/>
          </w:rPr>
          <w:fldChar w:fldCharType="begin"/>
        </w:r>
        <w:r>
          <w:rPr>
            <w:noProof/>
            <w:webHidden/>
          </w:rPr>
          <w:instrText xml:space="preserve"> PAGEREF _Toc516828020 \h </w:instrText>
        </w:r>
        <w:r>
          <w:rPr>
            <w:noProof/>
            <w:webHidden/>
          </w:rPr>
        </w:r>
        <w:r>
          <w:rPr>
            <w:noProof/>
            <w:webHidden/>
          </w:rPr>
          <w:fldChar w:fldCharType="separate"/>
        </w:r>
        <w:r>
          <w:rPr>
            <w:noProof/>
            <w:webHidden/>
          </w:rPr>
          <w:t>34</w:t>
        </w:r>
        <w:r>
          <w:rPr>
            <w:noProof/>
            <w:webHidden/>
          </w:rPr>
          <w:fldChar w:fldCharType="end"/>
        </w:r>
      </w:hyperlink>
    </w:p>
    <w:p w14:paraId="1B557AE6" w14:textId="77777777" w:rsidR="00A37FEB" w:rsidRDefault="00A37FEB">
      <w:pPr>
        <w:pStyle w:val="Obsah3"/>
        <w:rPr>
          <w:rFonts w:asciiTheme="minorHAnsi" w:eastAsiaTheme="minorEastAsia" w:hAnsiTheme="minorHAnsi" w:cstheme="minorBidi"/>
          <w:noProof/>
          <w:sz w:val="22"/>
          <w:szCs w:val="22"/>
          <w:lang w:val="cs-CZ"/>
        </w:rPr>
      </w:pPr>
      <w:hyperlink w:anchor="_Toc516828021"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Merané signály</w:t>
        </w:r>
        <w:r>
          <w:rPr>
            <w:noProof/>
            <w:webHidden/>
          </w:rPr>
          <w:tab/>
        </w:r>
        <w:r>
          <w:rPr>
            <w:noProof/>
            <w:webHidden/>
          </w:rPr>
          <w:fldChar w:fldCharType="begin"/>
        </w:r>
        <w:r>
          <w:rPr>
            <w:noProof/>
            <w:webHidden/>
          </w:rPr>
          <w:instrText xml:space="preserve"> PAGEREF _Toc516828021 \h </w:instrText>
        </w:r>
        <w:r>
          <w:rPr>
            <w:noProof/>
            <w:webHidden/>
          </w:rPr>
        </w:r>
        <w:r>
          <w:rPr>
            <w:noProof/>
            <w:webHidden/>
          </w:rPr>
          <w:fldChar w:fldCharType="separate"/>
        </w:r>
        <w:r>
          <w:rPr>
            <w:noProof/>
            <w:webHidden/>
          </w:rPr>
          <w:t>35</w:t>
        </w:r>
        <w:r>
          <w:rPr>
            <w:noProof/>
            <w:webHidden/>
          </w:rPr>
          <w:fldChar w:fldCharType="end"/>
        </w:r>
      </w:hyperlink>
    </w:p>
    <w:p w14:paraId="39589349" w14:textId="77777777" w:rsidR="00A37FEB" w:rsidRDefault="00A37FEB">
      <w:pPr>
        <w:pStyle w:val="Obsah3"/>
        <w:rPr>
          <w:rFonts w:asciiTheme="minorHAnsi" w:eastAsiaTheme="minorEastAsia" w:hAnsiTheme="minorHAnsi" w:cstheme="minorBidi"/>
          <w:noProof/>
          <w:sz w:val="22"/>
          <w:szCs w:val="22"/>
          <w:lang w:val="cs-CZ"/>
        </w:rPr>
      </w:pPr>
      <w:hyperlink w:anchor="_Toc516828022"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28022 \h </w:instrText>
        </w:r>
        <w:r>
          <w:rPr>
            <w:noProof/>
            <w:webHidden/>
          </w:rPr>
        </w:r>
        <w:r>
          <w:rPr>
            <w:noProof/>
            <w:webHidden/>
          </w:rPr>
          <w:fldChar w:fldCharType="separate"/>
        </w:r>
        <w:r>
          <w:rPr>
            <w:noProof/>
            <w:webHidden/>
          </w:rPr>
          <w:t>35</w:t>
        </w:r>
        <w:r>
          <w:rPr>
            <w:noProof/>
            <w:webHidden/>
          </w:rPr>
          <w:fldChar w:fldCharType="end"/>
        </w:r>
      </w:hyperlink>
    </w:p>
    <w:p w14:paraId="1617272C" w14:textId="77777777" w:rsidR="00A37FEB" w:rsidRDefault="00A37FEB">
      <w:pPr>
        <w:pStyle w:val="Obsah3"/>
        <w:rPr>
          <w:rFonts w:asciiTheme="minorHAnsi" w:eastAsiaTheme="minorEastAsia" w:hAnsiTheme="minorHAnsi" w:cstheme="minorBidi"/>
          <w:noProof/>
          <w:sz w:val="22"/>
          <w:szCs w:val="22"/>
          <w:lang w:val="cs-CZ"/>
        </w:rPr>
      </w:pPr>
      <w:hyperlink w:anchor="_Toc516828023"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Spracovanie dát</w:t>
        </w:r>
        <w:r>
          <w:rPr>
            <w:noProof/>
            <w:webHidden/>
          </w:rPr>
          <w:tab/>
        </w:r>
        <w:r>
          <w:rPr>
            <w:noProof/>
            <w:webHidden/>
          </w:rPr>
          <w:fldChar w:fldCharType="begin"/>
        </w:r>
        <w:r>
          <w:rPr>
            <w:noProof/>
            <w:webHidden/>
          </w:rPr>
          <w:instrText xml:space="preserve"> PAGEREF _Toc516828023 \h </w:instrText>
        </w:r>
        <w:r>
          <w:rPr>
            <w:noProof/>
            <w:webHidden/>
          </w:rPr>
        </w:r>
        <w:r>
          <w:rPr>
            <w:noProof/>
            <w:webHidden/>
          </w:rPr>
          <w:fldChar w:fldCharType="separate"/>
        </w:r>
        <w:r>
          <w:rPr>
            <w:noProof/>
            <w:webHidden/>
          </w:rPr>
          <w:t>38</w:t>
        </w:r>
        <w:r>
          <w:rPr>
            <w:noProof/>
            <w:webHidden/>
          </w:rPr>
          <w:fldChar w:fldCharType="end"/>
        </w:r>
      </w:hyperlink>
    </w:p>
    <w:p w14:paraId="114679AF" w14:textId="77777777" w:rsidR="00A37FEB" w:rsidRDefault="00A37FEB">
      <w:pPr>
        <w:pStyle w:val="Obsah3"/>
        <w:rPr>
          <w:rFonts w:asciiTheme="minorHAnsi" w:eastAsiaTheme="minorEastAsia" w:hAnsiTheme="minorHAnsi" w:cstheme="minorBidi"/>
          <w:noProof/>
          <w:sz w:val="22"/>
          <w:szCs w:val="22"/>
          <w:lang w:val="cs-CZ"/>
        </w:rPr>
      </w:pPr>
      <w:hyperlink w:anchor="_Toc516828024"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Detekcia prvého srdečného zvuku (S1)</w:t>
        </w:r>
        <w:r>
          <w:rPr>
            <w:noProof/>
            <w:webHidden/>
          </w:rPr>
          <w:tab/>
        </w:r>
        <w:r>
          <w:rPr>
            <w:noProof/>
            <w:webHidden/>
          </w:rPr>
          <w:fldChar w:fldCharType="begin"/>
        </w:r>
        <w:r>
          <w:rPr>
            <w:noProof/>
            <w:webHidden/>
          </w:rPr>
          <w:instrText xml:space="preserve"> PAGEREF _Toc516828024 \h </w:instrText>
        </w:r>
        <w:r>
          <w:rPr>
            <w:noProof/>
            <w:webHidden/>
          </w:rPr>
        </w:r>
        <w:r>
          <w:rPr>
            <w:noProof/>
            <w:webHidden/>
          </w:rPr>
          <w:fldChar w:fldCharType="separate"/>
        </w:r>
        <w:r>
          <w:rPr>
            <w:noProof/>
            <w:webHidden/>
          </w:rPr>
          <w:t>41</w:t>
        </w:r>
        <w:r>
          <w:rPr>
            <w:noProof/>
            <w:webHidden/>
          </w:rPr>
          <w:fldChar w:fldCharType="end"/>
        </w:r>
      </w:hyperlink>
    </w:p>
    <w:p w14:paraId="57B6F8FA" w14:textId="77777777" w:rsidR="00A37FEB" w:rsidRDefault="00A37FEB">
      <w:pPr>
        <w:pStyle w:val="Obsah3"/>
        <w:rPr>
          <w:rFonts w:asciiTheme="minorHAnsi" w:eastAsiaTheme="minorEastAsia" w:hAnsiTheme="minorHAnsi" w:cstheme="minorBidi"/>
          <w:noProof/>
          <w:sz w:val="22"/>
          <w:szCs w:val="22"/>
          <w:lang w:val="cs-CZ"/>
        </w:rPr>
      </w:pPr>
      <w:hyperlink w:anchor="_Toc516828025" w:history="1">
        <w:r w:rsidRPr="006767C0">
          <w:rPr>
            <w:rStyle w:val="Hypertextovprepojenie"/>
            <w:noProof/>
          </w:rPr>
          <w:t>3.1.4</w:t>
        </w:r>
        <w:r>
          <w:rPr>
            <w:rFonts w:asciiTheme="minorHAnsi" w:eastAsiaTheme="minorEastAsia" w:hAnsiTheme="minorHAnsi" w:cstheme="minorBidi"/>
            <w:noProof/>
            <w:sz w:val="22"/>
            <w:szCs w:val="22"/>
            <w:lang w:val="cs-CZ"/>
          </w:rPr>
          <w:tab/>
        </w:r>
        <w:r w:rsidRPr="006767C0">
          <w:rPr>
            <w:rStyle w:val="Hypertextovprepojenie"/>
            <w:noProof/>
          </w:rPr>
          <w:t>Detekcia srdečného zvuku S2</w:t>
        </w:r>
        <w:r>
          <w:rPr>
            <w:noProof/>
            <w:webHidden/>
          </w:rPr>
          <w:tab/>
        </w:r>
        <w:r>
          <w:rPr>
            <w:noProof/>
            <w:webHidden/>
          </w:rPr>
          <w:fldChar w:fldCharType="begin"/>
        </w:r>
        <w:r>
          <w:rPr>
            <w:noProof/>
            <w:webHidden/>
          </w:rPr>
          <w:instrText xml:space="preserve"> PAGEREF _Toc516828025 \h </w:instrText>
        </w:r>
        <w:r>
          <w:rPr>
            <w:noProof/>
            <w:webHidden/>
          </w:rPr>
        </w:r>
        <w:r>
          <w:rPr>
            <w:noProof/>
            <w:webHidden/>
          </w:rPr>
          <w:fldChar w:fldCharType="separate"/>
        </w:r>
        <w:r>
          <w:rPr>
            <w:noProof/>
            <w:webHidden/>
          </w:rPr>
          <w:t>52</w:t>
        </w:r>
        <w:r>
          <w:rPr>
            <w:noProof/>
            <w:webHidden/>
          </w:rPr>
          <w:fldChar w:fldCharType="end"/>
        </w:r>
      </w:hyperlink>
    </w:p>
    <w:p w14:paraId="217A76D3" w14:textId="77777777" w:rsidR="00A37FEB" w:rsidRDefault="00A37FEB">
      <w:pPr>
        <w:pStyle w:val="Obsah2"/>
        <w:rPr>
          <w:rFonts w:asciiTheme="minorHAnsi" w:eastAsiaTheme="minorEastAsia" w:hAnsiTheme="minorHAnsi" w:cstheme="minorBidi"/>
          <w:noProof/>
          <w:sz w:val="22"/>
          <w:szCs w:val="22"/>
          <w:lang w:val="cs-CZ"/>
        </w:rPr>
      </w:pPr>
      <w:hyperlink w:anchor="_Toc516828026" w:history="1">
        <w:r w:rsidRPr="006767C0">
          <w:rPr>
            <w:rStyle w:val="Hypertextovprepojenie"/>
            <w:noProof/>
          </w:rPr>
          <w:t>3.2</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26 \h </w:instrText>
        </w:r>
        <w:r>
          <w:rPr>
            <w:noProof/>
            <w:webHidden/>
          </w:rPr>
        </w:r>
        <w:r>
          <w:rPr>
            <w:noProof/>
            <w:webHidden/>
          </w:rPr>
          <w:fldChar w:fldCharType="separate"/>
        </w:r>
        <w:r>
          <w:rPr>
            <w:noProof/>
            <w:webHidden/>
          </w:rPr>
          <w:t>53</w:t>
        </w:r>
        <w:r>
          <w:rPr>
            <w:noProof/>
            <w:webHidden/>
          </w:rPr>
          <w:fldChar w:fldCharType="end"/>
        </w:r>
      </w:hyperlink>
    </w:p>
    <w:p w14:paraId="722D349F" w14:textId="77777777" w:rsidR="00A37FEB" w:rsidRDefault="00A37FEB">
      <w:pPr>
        <w:pStyle w:val="Obsah3"/>
        <w:rPr>
          <w:rFonts w:asciiTheme="minorHAnsi" w:eastAsiaTheme="minorEastAsia" w:hAnsiTheme="minorHAnsi" w:cstheme="minorBidi"/>
          <w:noProof/>
          <w:sz w:val="22"/>
          <w:szCs w:val="22"/>
          <w:lang w:val="cs-CZ"/>
        </w:rPr>
      </w:pPr>
      <w:hyperlink w:anchor="_Toc516828027" w:history="1">
        <w:r w:rsidRPr="006767C0">
          <w:rPr>
            <w:rStyle w:val="Hypertextovprepojenie"/>
            <w:noProof/>
          </w:rPr>
          <w:t>3.2.1</w:t>
        </w:r>
        <w:r>
          <w:rPr>
            <w:rFonts w:asciiTheme="minorHAnsi" w:eastAsiaTheme="minorEastAsia" w:hAnsiTheme="minorHAnsi" w:cstheme="minorBidi"/>
            <w:noProof/>
            <w:sz w:val="22"/>
            <w:szCs w:val="22"/>
            <w:lang w:val="cs-CZ"/>
          </w:rPr>
          <w:tab/>
        </w:r>
        <w:r w:rsidRPr="006767C0">
          <w:rPr>
            <w:rStyle w:val="Hypertextovprepojenie"/>
            <w:noProof/>
          </w:rPr>
          <w:t>Úvod do navrhnutej metodiky</w:t>
        </w:r>
        <w:r>
          <w:rPr>
            <w:noProof/>
            <w:webHidden/>
          </w:rPr>
          <w:tab/>
        </w:r>
        <w:r>
          <w:rPr>
            <w:noProof/>
            <w:webHidden/>
          </w:rPr>
          <w:fldChar w:fldCharType="begin"/>
        </w:r>
        <w:r>
          <w:rPr>
            <w:noProof/>
            <w:webHidden/>
          </w:rPr>
          <w:instrText xml:space="preserve"> PAGEREF _Toc516828027 \h </w:instrText>
        </w:r>
        <w:r>
          <w:rPr>
            <w:noProof/>
            <w:webHidden/>
          </w:rPr>
        </w:r>
        <w:r>
          <w:rPr>
            <w:noProof/>
            <w:webHidden/>
          </w:rPr>
          <w:fldChar w:fldCharType="separate"/>
        </w:r>
        <w:r>
          <w:rPr>
            <w:noProof/>
            <w:webHidden/>
          </w:rPr>
          <w:t>53</w:t>
        </w:r>
        <w:r>
          <w:rPr>
            <w:noProof/>
            <w:webHidden/>
          </w:rPr>
          <w:fldChar w:fldCharType="end"/>
        </w:r>
      </w:hyperlink>
    </w:p>
    <w:p w14:paraId="4B48ABE6" w14:textId="77777777" w:rsidR="00A37FEB" w:rsidRDefault="00A37FEB">
      <w:pPr>
        <w:pStyle w:val="Obsah3"/>
        <w:rPr>
          <w:rFonts w:asciiTheme="minorHAnsi" w:eastAsiaTheme="minorEastAsia" w:hAnsiTheme="minorHAnsi" w:cstheme="minorBidi"/>
          <w:noProof/>
          <w:sz w:val="22"/>
          <w:szCs w:val="22"/>
          <w:lang w:val="cs-CZ"/>
        </w:rPr>
      </w:pPr>
      <w:hyperlink w:anchor="_Toc516828028" w:history="1">
        <w:r w:rsidRPr="006767C0">
          <w:rPr>
            <w:rStyle w:val="Hypertextovprepojenie"/>
            <w:noProof/>
          </w:rPr>
          <w:t>3.2.2</w:t>
        </w:r>
        <w:r>
          <w:rPr>
            <w:rFonts w:asciiTheme="minorHAnsi" w:eastAsiaTheme="minorEastAsia" w:hAnsiTheme="minorHAnsi" w:cstheme="minorBidi"/>
            <w:noProof/>
            <w:sz w:val="22"/>
            <w:szCs w:val="22"/>
            <w:lang w:val="cs-CZ"/>
          </w:rPr>
          <w:tab/>
        </w:r>
        <w:r w:rsidRPr="006767C0">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28028 \h </w:instrText>
        </w:r>
        <w:r>
          <w:rPr>
            <w:noProof/>
            <w:webHidden/>
          </w:rPr>
        </w:r>
        <w:r>
          <w:rPr>
            <w:noProof/>
            <w:webHidden/>
          </w:rPr>
          <w:fldChar w:fldCharType="separate"/>
        </w:r>
        <w:r>
          <w:rPr>
            <w:noProof/>
            <w:webHidden/>
          </w:rPr>
          <w:t>57</w:t>
        </w:r>
        <w:r>
          <w:rPr>
            <w:noProof/>
            <w:webHidden/>
          </w:rPr>
          <w:fldChar w:fldCharType="end"/>
        </w:r>
      </w:hyperlink>
    </w:p>
    <w:p w14:paraId="3DF78560" w14:textId="77777777" w:rsidR="00A37FEB" w:rsidRDefault="00A37FEB">
      <w:pPr>
        <w:pStyle w:val="Obsah3"/>
        <w:rPr>
          <w:rFonts w:asciiTheme="minorHAnsi" w:eastAsiaTheme="minorEastAsia" w:hAnsiTheme="minorHAnsi" w:cstheme="minorBidi"/>
          <w:noProof/>
          <w:sz w:val="22"/>
          <w:szCs w:val="22"/>
          <w:lang w:val="cs-CZ"/>
        </w:rPr>
      </w:pPr>
      <w:hyperlink w:anchor="_Toc516828029" w:history="1">
        <w:r w:rsidRPr="006767C0">
          <w:rPr>
            <w:rStyle w:val="Hypertextovprepojenie"/>
            <w:noProof/>
          </w:rPr>
          <w:t>3.2.3</w:t>
        </w:r>
        <w:r>
          <w:rPr>
            <w:rFonts w:asciiTheme="minorHAnsi" w:eastAsiaTheme="minorEastAsia" w:hAnsiTheme="minorHAnsi" w:cstheme="minorBidi"/>
            <w:noProof/>
            <w:sz w:val="22"/>
            <w:szCs w:val="22"/>
            <w:lang w:val="cs-CZ"/>
          </w:rPr>
          <w:tab/>
        </w:r>
        <w:r w:rsidRPr="006767C0">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28029 \h </w:instrText>
        </w:r>
        <w:r>
          <w:rPr>
            <w:noProof/>
            <w:webHidden/>
          </w:rPr>
        </w:r>
        <w:r>
          <w:rPr>
            <w:noProof/>
            <w:webHidden/>
          </w:rPr>
          <w:fldChar w:fldCharType="separate"/>
        </w:r>
        <w:r>
          <w:rPr>
            <w:noProof/>
            <w:webHidden/>
          </w:rPr>
          <w:t>61</w:t>
        </w:r>
        <w:r>
          <w:rPr>
            <w:noProof/>
            <w:webHidden/>
          </w:rPr>
          <w:fldChar w:fldCharType="end"/>
        </w:r>
      </w:hyperlink>
    </w:p>
    <w:p w14:paraId="5BC48027" w14:textId="77777777" w:rsidR="00A37FEB" w:rsidRDefault="00A37FEB">
      <w:pPr>
        <w:pStyle w:val="Obsah3"/>
        <w:rPr>
          <w:rFonts w:asciiTheme="minorHAnsi" w:eastAsiaTheme="minorEastAsia" w:hAnsiTheme="minorHAnsi" w:cstheme="minorBidi"/>
          <w:noProof/>
          <w:sz w:val="22"/>
          <w:szCs w:val="22"/>
          <w:lang w:val="cs-CZ"/>
        </w:rPr>
      </w:pPr>
      <w:hyperlink w:anchor="_Toc516828030" w:history="1">
        <w:r w:rsidRPr="006767C0">
          <w:rPr>
            <w:rStyle w:val="Hypertextovprepojenie"/>
            <w:noProof/>
          </w:rPr>
          <w:t>3.2.4</w:t>
        </w:r>
        <w:r>
          <w:rPr>
            <w:rFonts w:asciiTheme="minorHAnsi" w:eastAsiaTheme="minorEastAsia" w:hAnsiTheme="minorHAnsi" w:cstheme="minorBidi"/>
            <w:noProof/>
            <w:sz w:val="22"/>
            <w:szCs w:val="22"/>
            <w:lang w:val="cs-CZ"/>
          </w:rPr>
          <w:tab/>
        </w:r>
        <w:r w:rsidRPr="006767C0">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28030 \h </w:instrText>
        </w:r>
        <w:r>
          <w:rPr>
            <w:noProof/>
            <w:webHidden/>
          </w:rPr>
        </w:r>
        <w:r>
          <w:rPr>
            <w:noProof/>
            <w:webHidden/>
          </w:rPr>
          <w:fldChar w:fldCharType="separate"/>
        </w:r>
        <w:r>
          <w:rPr>
            <w:noProof/>
            <w:webHidden/>
          </w:rPr>
          <w:t>63</w:t>
        </w:r>
        <w:r>
          <w:rPr>
            <w:noProof/>
            <w:webHidden/>
          </w:rPr>
          <w:fldChar w:fldCharType="end"/>
        </w:r>
      </w:hyperlink>
    </w:p>
    <w:p w14:paraId="1C752E90" w14:textId="77777777" w:rsidR="00A37FEB" w:rsidRDefault="00A37FEB">
      <w:pPr>
        <w:pStyle w:val="Obsah3"/>
        <w:rPr>
          <w:rFonts w:asciiTheme="minorHAnsi" w:eastAsiaTheme="minorEastAsia" w:hAnsiTheme="minorHAnsi" w:cstheme="minorBidi"/>
          <w:noProof/>
          <w:sz w:val="22"/>
          <w:szCs w:val="22"/>
          <w:lang w:val="cs-CZ"/>
        </w:rPr>
      </w:pPr>
      <w:hyperlink w:anchor="_Toc516828031" w:history="1">
        <w:r w:rsidRPr="006767C0">
          <w:rPr>
            <w:rStyle w:val="Hypertextovprepojenie"/>
            <w:noProof/>
          </w:rPr>
          <w:t>3.2.5</w:t>
        </w:r>
        <w:r>
          <w:rPr>
            <w:rFonts w:asciiTheme="minorHAnsi" w:eastAsiaTheme="minorEastAsia" w:hAnsiTheme="minorHAnsi" w:cstheme="minorBidi"/>
            <w:noProof/>
            <w:sz w:val="22"/>
            <w:szCs w:val="22"/>
            <w:lang w:val="cs-CZ"/>
          </w:rPr>
          <w:tab/>
        </w:r>
        <w:r w:rsidRPr="006767C0">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28031 \h </w:instrText>
        </w:r>
        <w:r>
          <w:rPr>
            <w:noProof/>
            <w:webHidden/>
          </w:rPr>
        </w:r>
        <w:r>
          <w:rPr>
            <w:noProof/>
            <w:webHidden/>
          </w:rPr>
          <w:fldChar w:fldCharType="separate"/>
        </w:r>
        <w:r>
          <w:rPr>
            <w:noProof/>
            <w:webHidden/>
          </w:rPr>
          <w:t>64</w:t>
        </w:r>
        <w:r>
          <w:rPr>
            <w:noProof/>
            <w:webHidden/>
          </w:rPr>
          <w:fldChar w:fldCharType="end"/>
        </w:r>
      </w:hyperlink>
    </w:p>
    <w:p w14:paraId="56880E59" w14:textId="77777777" w:rsidR="00A37FEB" w:rsidRDefault="00A37FEB">
      <w:pPr>
        <w:pStyle w:val="Obsah3"/>
        <w:rPr>
          <w:rFonts w:asciiTheme="minorHAnsi" w:eastAsiaTheme="minorEastAsia" w:hAnsiTheme="minorHAnsi" w:cstheme="minorBidi"/>
          <w:noProof/>
          <w:sz w:val="22"/>
          <w:szCs w:val="22"/>
          <w:lang w:val="cs-CZ"/>
        </w:rPr>
      </w:pPr>
      <w:hyperlink w:anchor="_Toc516828032" w:history="1">
        <w:r w:rsidRPr="006767C0">
          <w:rPr>
            <w:rStyle w:val="Hypertextovprepojenie"/>
            <w:noProof/>
          </w:rPr>
          <w:t>3.2.6</w:t>
        </w:r>
        <w:r>
          <w:rPr>
            <w:rFonts w:asciiTheme="minorHAnsi" w:eastAsiaTheme="minorEastAsia" w:hAnsiTheme="minorHAnsi" w:cstheme="minorBidi"/>
            <w:noProof/>
            <w:sz w:val="22"/>
            <w:szCs w:val="22"/>
            <w:lang w:val="cs-CZ"/>
          </w:rPr>
          <w:tab/>
        </w:r>
        <w:r w:rsidRPr="006767C0">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6828032 \h </w:instrText>
        </w:r>
        <w:r>
          <w:rPr>
            <w:noProof/>
            <w:webHidden/>
          </w:rPr>
        </w:r>
        <w:r>
          <w:rPr>
            <w:noProof/>
            <w:webHidden/>
          </w:rPr>
          <w:fldChar w:fldCharType="separate"/>
        </w:r>
        <w:r>
          <w:rPr>
            <w:noProof/>
            <w:webHidden/>
          </w:rPr>
          <w:t>71</w:t>
        </w:r>
        <w:r>
          <w:rPr>
            <w:noProof/>
            <w:webHidden/>
          </w:rPr>
          <w:fldChar w:fldCharType="end"/>
        </w:r>
      </w:hyperlink>
    </w:p>
    <w:p w14:paraId="3C9B4379" w14:textId="77777777" w:rsidR="00A37FEB" w:rsidRDefault="00A37FEB">
      <w:pPr>
        <w:pStyle w:val="Obsah3"/>
        <w:rPr>
          <w:rFonts w:asciiTheme="minorHAnsi" w:eastAsiaTheme="minorEastAsia" w:hAnsiTheme="minorHAnsi" w:cstheme="minorBidi"/>
          <w:noProof/>
          <w:sz w:val="22"/>
          <w:szCs w:val="22"/>
          <w:lang w:val="cs-CZ"/>
        </w:rPr>
      </w:pPr>
      <w:hyperlink w:anchor="_Toc516828033" w:history="1">
        <w:r w:rsidRPr="006767C0">
          <w:rPr>
            <w:rStyle w:val="Hypertextovprepojenie"/>
            <w:noProof/>
          </w:rPr>
          <w:t>3.2.7</w:t>
        </w:r>
        <w:r>
          <w:rPr>
            <w:rFonts w:asciiTheme="minorHAnsi" w:eastAsiaTheme="minorEastAsia" w:hAnsiTheme="minorHAnsi" w:cstheme="minorBidi"/>
            <w:noProof/>
            <w:sz w:val="22"/>
            <w:szCs w:val="22"/>
            <w:lang w:val="cs-CZ"/>
          </w:rPr>
          <w:tab/>
        </w:r>
        <w:r w:rsidRPr="006767C0">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33 \h </w:instrText>
        </w:r>
        <w:r>
          <w:rPr>
            <w:noProof/>
            <w:webHidden/>
          </w:rPr>
        </w:r>
        <w:r>
          <w:rPr>
            <w:noProof/>
            <w:webHidden/>
          </w:rPr>
          <w:fldChar w:fldCharType="separate"/>
        </w:r>
        <w:r>
          <w:rPr>
            <w:noProof/>
            <w:webHidden/>
          </w:rPr>
          <w:t>72</w:t>
        </w:r>
        <w:r>
          <w:rPr>
            <w:noProof/>
            <w:webHidden/>
          </w:rPr>
          <w:fldChar w:fldCharType="end"/>
        </w:r>
      </w:hyperlink>
    </w:p>
    <w:p w14:paraId="2B785C50" w14:textId="77777777" w:rsidR="00A37FEB" w:rsidRDefault="00A37FEB">
      <w:pPr>
        <w:pStyle w:val="Obsah3"/>
        <w:rPr>
          <w:rFonts w:asciiTheme="minorHAnsi" w:eastAsiaTheme="minorEastAsia" w:hAnsiTheme="minorHAnsi" w:cstheme="minorBidi"/>
          <w:noProof/>
          <w:sz w:val="22"/>
          <w:szCs w:val="22"/>
          <w:lang w:val="cs-CZ"/>
        </w:rPr>
      </w:pPr>
      <w:hyperlink w:anchor="_Toc516828034" w:history="1">
        <w:r w:rsidRPr="006767C0">
          <w:rPr>
            <w:rStyle w:val="Hypertextovprepojenie"/>
            <w:noProof/>
          </w:rPr>
          <w:t>3.2.8</w:t>
        </w:r>
        <w:r>
          <w:rPr>
            <w:rFonts w:asciiTheme="minorHAnsi" w:eastAsiaTheme="minorEastAsia" w:hAnsiTheme="minorHAnsi" w:cstheme="minorBidi"/>
            <w:noProof/>
            <w:sz w:val="22"/>
            <w:szCs w:val="22"/>
            <w:lang w:val="cs-CZ"/>
          </w:rPr>
          <w:tab/>
        </w:r>
        <w:r w:rsidRPr="006767C0">
          <w:rPr>
            <w:rStyle w:val="Hypertextovprepojenie"/>
            <w:noProof/>
          </w:rPr>
          <w:t>Rýchlosť pulznej vlny: PVW</w:t>
        </w:r>
        <w:r>
          <w:rPr>
            <w:noProof/>
            <w:webHidden/>
          </w:rPr>
          <w:tab/>
        </w:r>
        <w:r>
          <w:rPr>
            <w:noProof/>
            <w:webHidden/>
          </w:rPr>
          <w:fldChar w:fldCharType="begin"/>
        </w:r>
        <w:r>
          <w:rPr>
            <w:noProof/>
            <w:webHidden/>
          </w:rPr>
          <w:instrText xml:space="preserve"> PAGEREF _Toc516828034 \h </w:instrText>
        </w:r>
        <w:r>
          <w:rPr>
            <w:noProof/>
            <w:webHidden/>
          </w:rPr>
        </w:r>
        <w:r>
          <w:rPr>
            <w:noProof/>
            <w:webHidden/>
          </w:rPr>
          <w:fldChar w:fldCharType="separate"/>
        </w:r>
        <w:r>
          <w:rPr>
            <w:noProof/>
            <w:webHidden/>
          </w:rPr>
          <w:t>72</w:t>
        </w:r>
        <w:r>
          <w:rPr>
            <w:noProof/>
            <w:webHidden/>
          </w:rPr>
          <w:fldChar w:fldCharType="end"/>
        </w:r>
      </w:hyperlink>
    </w:p>
    <w:p w14:paraId="437A3D5B" w14:textId="77777777" w:rsidR="00A37FEB" w:rsidRDefault="00A37FEB">
      <w:pPr>
        <w:pStyle w:val="Obsah3"/>
        <w:rPr>
          <w:rFonts w:asciiTheme="minorHAnsi" w:eastAsiaTheme="minorEastAsia" w:hAnsiTheme="minorHAnsi" w:cstheme="minorBidi"/>
          <w:noProof/>
          <w:sz w:val="22"/>
          <w:szCs w:val="22"/>
          <w:lang w:val="cs-CZ"/>
        </w:rPr>
      </w:pPr>
      <w:hyperlink w:anchor="_Toc516828035" w:history="1">
        <w:r w:rsidRPr="006767C0">
          <w:rPr>
            <w:rStyle w:val="Hypertextovprepojenie"/>
            <w:noProof/>
          </w:rPr>
          <w:t>3.2.9</w:t>
        </w:r>
        <w:r>
          <w:rPr>
            <w:rFonts w:asciiTheme="minorHAnsi" w:eastAsiaTheme="minorEastAsia" w:hAnsiTheme="minorHAnsi" w:cstheme="minorBidi"/>
            <w:noProof/>
            <w:sz w:val="22"/>
            <w:szCs w:val="22"/>
            <w:lang w:val="cs-CZ"/>
          </w:rPr>
          <w:tab/>
        </w:r>
        <w:r w:rsidRPr="006767C0">
          <w:rPr>
            <w:rStyle w:val="Hypertextovprepojenie"/>
            <w:noProof/>
          </w:rPr>
          <w:t>Srdečné zvuky</w:t>
        </w:r>
        <w:r>
          <w:rPr>
            <w:noProof/>
            <w:webHidden/>
          </w:rPr>
          <w:tab/>
        </w:r>
        <w:r>
          <w:rPr>
            <w:noProof/>
            <w:webHidden/>
          </w:rPr>
          <w:fldChar w:fldCharType="begin"/>
        </w:r>
        <w:r>
          <w:rPr>
            <w:noProof/>
            <w:webHidden/>
          </w:rPr>
          <w:instrText xml:space="preserve"> PAGEREF _Toc516828035 \h </w:instrText>
        </w:r>
        <w:r>
          <w:rPr>
            <w:noProof/>
            <w:webHidden/>
          </w:rPr>
        </w:r>
        <w:r>
          <w:rPr>
            <w:noProof/>
            <w:webHidden/>
          </w:rPr>
          <w:fldChar w:fldCharType="separate"/>
        </w:r>
        <w:r>
          <w:rPr>
            <w:noProof/>
            <w:webHidden/>
          </w:rPr>
          <w:t>74</w:t>
        </w:r>
        <w:r>
          <w:rPr>
            <w:noProof/>
            <w:webHidden/>
          </w:rPr>
          <w:fldChar w:fldCharType="end"/>
        </w:r>
      </w:hyperlink>
    </w:p>
    <w:p w14:paraId="4390B329" w14:textId="77777777" w:rsidR="00A37FEB" w:rsidRDefault="00A37FEB">
      <w:pPr>
        <w:pStyle w:val="Obsah3"/>
        <w:rPr>
          <w:rFonts w:asciiTheme="minorHAnsi" w:eastAsiaTheme="minorEastAsia" w:hAnsiTheme="minorHAnsi" w:cstheme="minorBidi"/>
          <w:noProof/>
          <w:sz w:val="22"/>
          <w:szCs w:val="22"/>
          <w:lang w:val="cs-CZ"/>
        </w:rPr>
      </w:pPr>
      <w:hyperlink w:anchor="_Toc516828036" w:history="1">
        <w:r w:rsidRPr="006767C0">
          <w:rPr>
            <w:rStyle w:val="Hypertextovprepojenie"/>
            <w:noProof/>
          </w:rPr>
          <w:t>3.2.10</w:t>
        </w:r>
        <w:r>
          <w:rPr>
            <w:rFonts w:asciiTheme="minorHAnsi" w:eastAsiaTheme="minorEastAsia" w:hAnsiTheme="minorHAnsi" w:cstheme="minorBidi"/>
            <w:noProof/>
            <w:sz w:val="22"/>
            <w:szCs w:val="22"/>
            <w:lang w:val="cs-CZ"/>
          </w:rPr>
          <w:tab/>
        </w:r>
        <w:r w:rsidRPr="006767C0">
          <w:rPr>
            <w:rStyle w:val="Hypertextovprepojenie"/>
            <w:noProof/>
          </w:rPr>
          <w:t>RR intervaly</w:t>
        </w:r>
        <w:r>
          <w:rPr>
            <w:noProof/>
            <w:webHidden/>
          </w:rPr>
          <w:tab/>
        </w:r>
        <w:r>
          <w:rPr>
            <w:noProof/>
            <w:webHidden/>
          </w:rPr>
          <w:fldChar w:fldCharType="begin"/>
        </w:r>
        <w:r>
          <w:rPr>
            <w:noProof/>
            <w:webHidden/>
          </w:rPr>
          <w:instrText xml:space="preserve"> PAGEREF _Toc516828036 \h </w:instrText>
        </w:r>
        <w:r>
          <w:rPr>
            <w:noProof/>
            <w:webHidden/>
          </w:rPr>
        </w:r>
        <w:r>
          <w:rPr>
            <w:noProof/>
            <w:webHidden/>
          </w:rPr>
          <w:fldChar w:fldCharType="separate"/>
        </w:r>
        <w:r>
          <w:rPr>
            <w:noProof/>
            <w:webHidden/>
          </w:rPr>
          <w:t>74</w:t>
        </w:r>
        <w:r>
          <w:rPr>
            <w:noProof/>
            <w:webHidden/>
          </w:rPr>
          <w:fldChar w:fldCharType="end"/>
        </w:r>
      </w:hyperlink>
    </w:p>
    <w:p w14:paraId="21360357" w14:textId="77777777" w:rsidR="00A37FEB" w:rsidRDefault="00A37FEB">
      <w:pPr>
        <w:pStyle w:val="Obsah3"/>
        <w:rPr>
          <w:rFonts w:asciiTheme="minorHAnsi" w:eastAsiaTheme="minorEastAsia" w:hAnsiTheme="minorHAnsi" w:cstheme="minorBidi"/>
          <w:noProof/>
          <w:sz w:val="22"/>
          <w:szCs w:val="22"/>
          <w:lang w:val="cs-CZ"/>
        </w:rPr>
      </w:pPr>
      <w:hyperlink w:anchor="_Toc516828037" w:history="1">
        <w:r w:rsidRPr="006767C0">
          <w:rPr>
            <w:rStyle w:val="Hypertextovprepojenie"/>
            <w:noProof/>
          </w:rPr>
          <w:t>3.2.11</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37 \h </w:instrText>
        </w:r>
        <w:r>
          <w:rPr>
            <w:noProof/>
            <w:webHidden/>
          </w:rPr>
        </w:r>
        <w:r>
          <w:rPr>
            <w:noProof/>
            <w:webHidden/>
          </w:rPr>
          <w:fldChar w:fldCharType="separate"/>
        </w:r>
        <w:r>
          <w:rPr>
            <w:noProof/>
            <w:webHidden/>
          </w:rPr>
          <w:t>74</w:t>
        </w:r>
        <w:r>
          <w:rPr>
            <w:noProof/>
            <w:webHidden/>
          </w:rPr>
          <w:fldChar w:fldCharType="end"/>
        </w:r>
      </w:hyperlink>
    </w:p>
    <w:p w14:paraId="302AD31C" w14:textId="77777777" w:rsidR="00A37FEB" w:rsidRDefault="00A37FEB">
      <w:pPr>
        <w:pStyle w:val="Obsah3"/>
        <w:rPr>
          <w:rFonts w:asciiTheme="minorHAnsi" w:eastAsiaTheme="minorEastAsia" w:hAnsiTheme="minorHAnsi" w:cstheme="minorBidi"/>
          <w:noProof/>
          <w:sz w:val="22"/>
          <w:szCs w:val="22"/>
          <w:lang w:val="cs-CZ"/>
        </w:rPr>
      </w:pPr>
      <w:hyperlink w:anchor="_Toc516828038" w:history="1">
        <w:r w:rsidRPr="006767C0">
          <w:rPr>
            <w:rStyle w:val="Hypertextovprepojenie"/>
            <w:noProof/>
          </w:rPr>
          <w:t>3.2.12</w:t>
        </w:r>
        <w:r>
          <w:rPr>
            <w:rFonts w:asciiTheme="minorHAnsi" w:eastAsiaTheme="minorEastAsia" w:hAnsiTheme="minorHAnsi" w:cstheme="minorBidi"/>
            <w:noProof/>
            <w:sz w:val="22"/>
            <w:szCs w:val="22"/>
            <w:lang w:val="cs-CZ"/>
          </w:rPr>
          <w:tab/>
        </w:r>
        <w:r w:rsidRPr="006767C0">
          <w:rPr>
            <w:rStyle w:val="Hypertextovprepojenie"/>
            <w:noProof/>
          </w:rPr>
          <w:t>Limitácie</w:t>
        </w:r>
        <w:r>
          <w:rPr>
            <w:noProof/>
            <w:webHidden/>
          </w:rPr>
          <w:tab/>
        </w:r>
        <w:r>
          <w:rPr>
            <w:noProof/>
            <w:webHidden/>
          </w:rPr>
          <w:fldChar w:fldCharType="begin"/>
        </w:r>
        <w:r>
          <w:rPr>
            <w:noProof/>
            <w:webHidden/>
          </w:rPr>
          <w:instrText xml:space="preserve"> PAGEREF _Toc516828038 \h </w:instrText>
        </w:r>
        <w:r>
          <w:rPr>
            <w:noProof/>
            <w:webHidden/>
          </w:rPr>
        </w:r>
        <w:r>
          <w:rPr>
            <w:noProof/>
            <w:webHidden/>
          </w:rPr>
          <w:fldChar w:fldCharType="separate"/>
        </w:r>
        <w:r>
          <w:rPr>
            <w:noProof/>
            <w:webHidden/>
          </w:rPr>
          <w:t>77</w:t>
        </w:r>
        <w:r>
          <w:rPr>
            <w:noProof/>
            <w:webHidden/>
          </w:rPr>
          <w:fldChar w:fldCharType="end"/>
        </w:r>
      </w:hyperlink>
    </w:p>
    <w:p w14:paraId="75F19CFB" w14:textId="77777777" w:rsidR="00A37FEB" w:rsidRDefault="00A37FEB">
      <w:pPr>
        <w:pStyle w:val="Obsah2"/>
        <w:rPr>
          <w:rFonts w:asciiTheme="minorHAnsi" w:eastAsiaTheme="minorEastAsia" w:hAnsiTheme="minorHAnsi" w:cstheme="minorBidi"/>
          <w:noProof/>
          <w:sz w:val="22"/>
          <w:szCs w:val="22"/>
          <w:lang w:val="cs-CZ"/>
        </w:rPr>
      </w:pPr>
      <w:hyperlink w:anchor="_Toc516828039" w:history="1">
        <w:r w:rsidRPr="006767C0">
          <w:rPr>
            <w:rStyle w:val="Hypertextovprepojenie"/>
            <w:noProof/>
          </w:rPr>
          <w:t>3.3</w:t>
        </w:r>
        <w:r>
          <w:rPr>
            <w:rFonts w:asciiTheme="minorHAnsi" w:eastAsiaTheme="minorEastAsia" w:hAnsiTheme="minorHAnsi" w:cstheme="minorBidi"/>
            <w:noProof/>
            <w:sz w:val="22"/>
            <w:szCs w:val="22"/>
            <w:lang w:val="cs-CZ"/>
          </w:rPr>
          <w:tab/>
        </w:r>
        <w:r w:rsidRPr="006767C0">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28039 \h </w:instrText>
        </w:r>
        <w:r>
          <w:rPr>
            <w:noProof/>
            <w:webHidden/>
          </w:rPr>
        </w:r>
        <w:r>
          <w:rPr>
            <w:noProof/>
            <w:webHidden/>
          </w:rPr>
          <w:fldChar w:fldCharType="separate"/>
        </w:r>
        <w:r>
          <w:rPr>
            <w:noProof/>
            <w:webHidden/>
          </w:rPr>
          <w:t>77</w:t>
        </w:r>
        <w:r>
          <w:rPr>
            <w:noProof/>
            <w:webHidden/>
          </w:rPr>
          <w:fldChar w:fldCharType="end"/>
        </w:r>
      </w:hyperlink>
    </w:p>
    <w:p w14:paraId="512031C8" w14:textId="77777777" w:rsidR="00A37FEB" w:rsidRDefault="00A37FEB">
      <w:pPr>
        <w:pStyle w:val="Obsah3"/>
        <w:rPr>
          <w:rFonts w:asciiTheme="minorHAnsi" w:eastAsiaTheme="minorEastAsia" w:hAnsiTheme="minorHAnsi" w:cstheme="minorBidi"/>
          <w:noProof/>
          <w:sz w:val="22"/>
          <w:szCs w:val="22"/>
          <w:lang w:val="cs-CZ"/>
        </w:rPr>
      </w:pPr>
      <w:hyperlink w:anchor="_Toc516828040" w:history="1">
        <w:r w:rsidRPr="006767C0">
          <w:rPr>
            <w:rStyle w:val="Hypertextovprepojenie"/>
            <w:noProof/>
          </w:rPr>
          <w:t>3.3.1</w:t>
        </w:r>
        <w:r>
          <w:rPr>
            <w:rFonts w:asciiTheme="minorHAnsi" w:eastAsiaTheme="minorEastAsia" w:hAnsiTheme="minorHAnsi" w:cstheme="minorBidi"/>
            <w:noProof/>
            <w:sz w:val="22"/>
            <w:szCs w:val="22"/>
            <w:lang w:val="cs-CZ"/>
          </w:rPr>
          <w:tab/>
        </w:r>
        <w:r w:rsidRPr="006767C0">
          <w:rPr>
            <w:rStyle w:val="Hypertextovprepojenie"/>
            <w:noProof/>
          </w:rPr>
          <w:t>Protokol</w:t>
        </w:r>
        <w:r>
          <w:rPr>
            <w:noProof/>
            <w:webHidden/>
          </w:rPr>
          <w:tab/>
        </w:r>
        <w:r>
          <w:rPr>
            <w:noProof/>
            <w:webHidden/>
          </w:rPr>
          <w:fldChar w:fldCharType="begin"/>
        </w:r>
        <w:r>
          <w:rPr>
            <w:noProof/>
            <w:webHidden/>
          </w:rPr>
          <w:instrText xml:space="preserve"> PAGEREF _Toc516828040 \h </w:instrText>
        </w:r>
        <w:r>
          <w:rPr>
            <w:noProof/>
            <w:webHidden/>
          </w:rPr>
        </w:r>
        <w:r>
          <w:rPr>
            <w:noProof/>
            <w:webHidden/>
          </w:rPr>
          <w:fldChar w:fldCharType="separate"/>
        </w:r>
        <w:r>
          <w:rPr>
            <w:noProof/>
            <w:webHidden/>
          </w:rPr>
          <w:t>78</w:t>
        </w:r>
        <w:r>
          <w:rPr>
            <w:noProof/>
            <w:webHidden/>
          </w:rPr>
          <w:fldChar w:fldCharType="end"/>
        </w:r>
      </w:hyperlink>
    </w:p>
    <w:p w14:paraId="5B22B55F" w14:textId="77777777" w:rsidR="00A37FEB" w:rsidRDefault="00A37FEB">
      <w:pPr>
        <w:pStyle w:val="Obsah2"/>
        <w:rPr>
          <w:rFonts w:asciiTheme="minorHAnsi" w:eastAsiaTheme="minorEastAsia" w:hAnsiTheme="minorHAnsi" w:cstheme="minorBidi"/>
          <w:noProof/>
          <w:sz w:val="22"/>
          <w:szCs w:val="22"/>
          <w:lang w:val="cs-CZ"/>
        </w:rPr>
      </w:pPr>
      <w:hyperlink w:anchor="_Toc516828041" w:history="1">
        <w:r w:rsidRPr="006767C0">
          <w:rPr>
            <w:rStyle w:val="Hypertextovprepojenie"/>
            <w:noProof/>
          </w:rPr>
          <w:t>Výpočet srdečného výdaja z impedancie krku</w:t>
        </w:r>
        <w:r>
          <w:rPr>
            <w:noProof/>
            <w:webHidden/>
          </w:rPr>
          <w:tab/>
        </w:r>
        <w:r>
          <w:rPr>
            <w:noProof/>
            <w:webHidden/>
          </w:rPr>
          <w:fldChar w:fldCharType="begin"/>
        </w:r>
        <w:r>
          <w:rPr>
            <w:noProof/>
            <w:webHidden/>
          </w:rPr>
          <w:instrText xml:space="preserve"> PAGEREF _Toc516828041 \h </w:instrText>
        </w:r>
        <w:r>
          <w:rPr>
            <w:noProof/>
            <w:webHidden/>
          </w:rPr>
        </w:r>
        <w:r>
          <w:rPr>
            <w:noProof/>
            <w:webHidden/>
          </w:rPr>
          <w:fldChar w:fldCharType="separate"/>
        </w:r>
        <w:r>
          <w:rPr>
            <w:noProof/>
            <w:webHidden/>
          </w:rPr>
          <w:t>79</w:t>
        </w:r>
        <w:r>
          <w:rPr>
            <w:noProof/>
            <w:webHidden/>
          </w:rPr>
          <w:fldChar w:fldCharType="end"/>
        </w:r>
      </w:hyperlink>
    </w:p>
    <w:p w14:paraId="5D94F70B" w14:textId="77777777" w:rsidR="00A37FEB" w:rsidRDefault="00A37FEB">
      <w:pPr>
        <w:pStyle w:val="Obsah3"/>
        <w:rPr>
          <w:rFonts w:asciiTheme="minorHAnsi" w:eastAsiaTheme="minorEastAsia" w:hAnsiTheme="minorHAnsi" w:cstheme="minorBidi"/>
          <w:noProof/>
          <w:sz w:val="22"/>
          <w:szCs w:val="22"/>
          <w:lang w:val="cs-CZ"/>
        </w:rPr>
      </w:pPr>
      <w:hyperlink w:anchor="_Toc516828042" w:history="1">
        <w:r w:rsidRPr="006767C0">
          <w:rPr>
            <w:rStyle w:val="Hypertextovprepojenie"/>
            <w:noProof/>
          </w:rPr>
          <w:t>3.3.2</w:t>
        </w:r>
        <w:r>
          <w:rPr>
            <w:rFonts w:asciiTheme="minorHAnsi" w:eastAsiaTheme="minorEastAsia" w:hAnsiTheme="minorHAnsi" w:cstheme="minorBidi"/>
            <w:noProof/>
            <w:sz w:val="22"/>
            <w:szCs w:val="22"/>
            <w:lang w:val="cs-CZ"/>
          </w:rPr>
          <w:tab/>
        </w:r>
        <w:r w:rsidRPr="006767C0">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28042 \h </w:instrText>
        </w:r>
        <w:r>
          <w:rPr>
            <w:noProof/>
            <w:webHidden/>
          </w:rPr>
        </w:r>
        <w:r>
          <w:rPr>
            <w:noProof/>
            <w:webHidden/>
          </w:rPr>
          <w:fldChar w:fldCharType="separate"/>
        </w:r>
        <w:r>
          <w:rPr>
            <w:noProof/>
            <w:webHidden/>
          </w:rPr>
          <w:t>80</w:t>
        </w:r>
        <w:r>
          <w:rPr>
            <w:noProof/>
            <w:webHidden/>
          </w:rPr>
          <w:fldChar w:fldCharType="end"/>
        </w:r>
      </w:hyperlink>
    </w:p>
    <w:p w14:paraId="36D652AA" w14:textId="77777777" w:rsidR="00A37FEB" w:rsidRDefault="00A37FEB">
      <w:pPr>
        <w:pStyle w:val="Obsah3"/>
        <w:rPr>
          <w:rFonts w:asciiTheme="minorHAnsi" w:eastAsiaTheme="minorEastAsia" w:hAnsiTheme="minorHAnsi" w:cstheme="minorBidi"/>
          <w:noProof/>
          <w:sz w:val="22"/>
          <w:szCs w:val="22"/>
          <w:lang w:val="cs-CZ"/>
        </w:rPr>
      </w:pPr>
      <w:hyperlink w:anchor="_Toc516828043" w:history="1">
        <w:r w:rsidRPr="006767C0">
          <w:rPr>
            <w:rStyle w:val="Hypertextovprepojenie"/>
            <w:noProof/>
          </w:rPr>
          <w:t>3.3.3</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3 \h </w:instrText>
        </w:r>
        <w:r>
          <w:rPr>
            <w:noProof/>
            <w:webHidden/>
          </w:rPr>
        </w:r>
        <w:r>
          <w:rPr>
            <w:noProof/>
            <w:webHidden/>
          </w:rPr>
          <w:fldChar w:fldCharType="separate"/>
        </w:r>
        <w:r>
          <w:rPr>
            <w:noProof/>
            <w:webHidden/>
          </w:rPr>
          <w:t>81</w:t>
        </w:r>
        <w:r>
          <w:rPr>
            <w:noProof/>
            <w:webHidden/>
          </w:rPr>
          <w:fldChar w:fldCharType="end"/>
        </w:r>
      </w:hyperlink>
    </w:p>
    <w:p w14:paraId="572E0C4A" w14:textId="77777777" w:rsidR="00A37FEB" w:rsidRDefault="00A37FEB">
      <w:pPr>
        <w:pStyle w:val="Obsah3"/>
        <w:rPr>
          <w:rFonts w:asciiTheme="minorHAnsi" w:eastAsiaTheme="minorEastAsia" w:hAnsiTheme="minorHAnsi" w:cstheme="minorBidi"/>
          <w:noProof/>
          <w:sz w:val="22"/>
          <w:szCs w:val="22"/>
          <w:lang w:val="cs-CZ"/>
        </w:rPr>
      </w:pPr>
      <w:hyperlink w:anchor="_Toc516828044" w:history="1">
        <w:r w:rsidRPr="006767C0">
          <w:rPr>
            <w:rStyle w:val="Hypertextovprepojenie"/>
            <w:noProof/>
          </w:rPr>
          <w:t>3.3.4</w:t>
        </w:r>
        <w:r>
          <w:rPr>
            <w:rFonts w:asciiTheme="minorHAnsi" w:eastAsiaTheme="minorEastAsia" w:hAnsiTheme="minorHAnsi" w:cstheme="minorBidi"/>
            <w:noProof/>
            <w:sz w:val="22"/>
            <w:szCs w:val="22"/>
            <w:lang w:val="cs-CZ"/>
          </w:rPr>
          <w:tab/>
        </w:r>
        <w:r w:rsidRPr="006767C0">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28044 \h </w:instrText>
        </w:r>
        <w:r>
          <w:rPr>
            <w:noProof/>
            <w:webHidden/>
          </w:rPr>
        </w:r>
        <w:r>
          <w:rPr>
            <w:noProof/>
            <w:webHidden/>
          </w:rPr>
          <w:fldChar w:fldCharType="separate"/>
        </w:r>
        <w:r>
          <w:rPr>
            <w:noProof/>
            <w:webHidden/>
          </w:rPr>
          <w:t>83</w:t>
        </w:r>
        <w:r>
          <w:rPr>
            <w:noProof/>
            <w:webHidden/>
          </w:rPr>
          <w:fldChar w:fldCharType="end"/>
        </w:r>
      </w:hyperlink>
    </w:p>
    <w:p w14:paraId="1C9A4621" w14:textId="77777777" w:rsidR="00A37FEB" w:rsidRDefault="00A37FEB">
      <w:pPr>
        <w:pStyle w:val="Obsah3"/>
        <w:rPr>
          <w:rFonts w:asciiTheme="minorHAnsi" w:eastAsiaTheme="minorEastAsia" w:hAnsiTheme="minorHAnsi" w:cstheme="minorBidi"/>
          <w:noProof/>
          <w:sz w:val="22"/>
          <w:szCs w:val="22"/>
          <w:lang w:val="cs-CZ"/>
        </w:rPr>
      </w:pPr>
      <w:hyperlink w:anchor="_Toc516828045" w:history="1">
        <w:r w:rsidRPr="006767C0">
          <w:rPr>
            <w:rStyle w:val="Hypertextovprepojenie"/>
            <w:noProof/>
          </w:rPr>
          <w:t>3.3.5</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5 \h </w:instrText>
        </w:r>
        <w:r>
          <w:rPr>
            <w:noProof/>
            <w:webHidden/>
          </w:rPr>
        </w:r>
        <w:r>
          <w:rPr>
            <w:noProof/>
            <w:webHidden/>
          </w:rPr>
          <w:fldChar w:fldCharType="separate"/>
        </w:r>
        <w:r>
          <w:rPr>
            <w:noProof/>
            <w:webHidden/>
          </w:rPr>
          <w:t>85</w:t>
        </w:r>
        <w:r>
          <w:rPr>
            <w:noProof/>
            <w:webHidden/>
          </w:rPr>
          <w:fldChar w:fldCharType="end"/>
        </w:r>
      </w:hyperlink>
    </w:p>
    <w:p w14:paraId="65813242" w14:textId="77777777" w:rsidR="00A37FEB" w:rsidRDefault="00A37FEB">
      <w:pPr>
        <w:pStyle w:val="Obsah2"/>
        <w:rPr>
          <w:rFonts w:asciiTheme="minorHAnsi" w:eastAsiaTheme="minorEastAsia" w:hAnsiTheme="minorHAnsi" w:cstheme="minorBidi"/>
          <w:noProof/>
          <w:sz w:val="22"/>
          <w:szCs w:val="22"/>
          <w:lang w:val="cs-CZ"/>
        </w:rPr>
      </w:pPr>
      <w:hyperlink w:anchor="_Toc516828046" w:history="1">
        <w:r w:rsidRPr="006767C0">
          <w:rPr>
            <w:rStyle w:val="Hypertextovprepojenie"/>
            <w:noProof/>
          </w:rPr>
          <w:t>3.4</w:t>
        </w:r>
        <w:r>
          <w:rPr>
            <w:rFonts w:asciiTheme="minorHAnsi" w:eastAsiaTheme="minorEastAsia" w:hAnsiTheme="minorHAnsi" w:cstheme="minorBidi"/>
            <w:noProof/>
            <w:sz w:val="22"/>
            <w:szCs w:val="22"/>
            <w:lang w:val="cs-CZ"/>
          </w:rPr>
          <w:tab/>
        </w:r>
        <w:r w:rsidRPr="006767C0">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28046 \h </w:instrText>
        </w:r>
        <w:r>
          <w:rPr>
            <w:noProof/>
            <w:webHidden/>
          </w:rPr>
        </w:r>
        <w:r>
          <w:rPr>
            <w:noProof/>
            <w:webHidden/>
          </w:rPr>
          <w:fldChar w:fldCharType="separate"/>
        </w:r>
        <w:r>
          <w:rPr>
            <w:noProof/>
            <w:webHidden/>
          </w:rPr>
          <w:t>86</w:t>
        </w:r>
        <w:r>
          <w:rPr>
            <w:noProof/>
            <w:webHidden/>
          </w:rPr>
          <w:fldChar w:fldCharType="end"/>
        </w:r>
      </w:hyperlink>
    </w:p>
    <w:p w14:paraId="2871F8C0" w14:textId="77777777" w:rsidR="00A37FEB" w:rsidRDefault="00A37FEB">
      <w:pPr>
        <w:pStyle w:val="Obsah3"/>
        <w:rPr>
          <w:rFonts w:asciiTheme="minorHAnsi" w:eastAsiaTheme="minorEastAsia" w:hAnsiTheme="minorHAnsi" w:cstheme="minorBidi"/>
          <w:noProof/>
          <w:sz w:val="22"/>
          <w:szCs w:val="22"/>
          <w:lang w:val="cs-CZ"/>
        </w:rPr>
      </w:pPr>
      <w:hyperlink w:anchor="_Toc516828047" w:history="1">
        <w:r w:rsidRPr="006767C0">
          <w:rPr>
            <w:rStyle w:val="Hypertextovprepojenie"/>
            <w:noProof/>
          </w:rPr>
          <w:t>3.4.1</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7 \h </w:instrText>
        </w:r>
        <w:r>
          <w:rPr>
            <w:noProof/>
            <w:webHidden/>
          </w:rPr>
        </w:r>
        <w:r>
          <w:rPr>
            <w:noProof/>
            <w:webHidden/>
          </w:rPr>
          <w:fldChar w:fldCharType="separate"/>
        </w:r>
        <w:r>
          <w:rPr>
            <w:noProof/>
            <w:webHidden/>
          </w:rPr>
          <w:t>86</w:t>
        </w:r>
        <w:r>
          <w:rPr>
            <w:noProof/>
            <w:webHidden/>
          </w:rPr>
          <w:fldChar w:fldCharType="end"/>
        </w:r>
      </w:hyperlink>
    </w:p>
    <w:p w14:paraId="3760B15F" w14:textId="77777777" w:rsidR="00A37FEB" w:rsidRDefault="00A37FEB">
      <w:pPr>
        <w:pStyle w:val="Obsah3"/>
        <w:rPr>
          <w:rFonts w:asciiTheme="minorHAnsi" w:eastAsiaTheme="minorEastAsia" w:hAnsiTheme="minorHAnsi" w:cstheme="minorBidi"/>
          <w:noProof/>
          <w:sz w:val="22"/>
          <w:szCs w:val="22"/>
          <w:lang w:val="cs-CZ"/>
        </w:rPr>
      </w:pPr>
      <w:hyperlink w:anchor="_Toc516828048" w:history="1">
        <w:r w:rsidRPr="006767C0">
          <w:rPr>
            <w:rStyle w:val="Hypertextovprepojenie"/>
            <w:noProof/>
          </w:rPr>
          <w:t>3.4.2</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8 \h </w:instrText>
        </w:r>
        <w:r>
          <w:rPr>
            <w:noProof/>
            <w:webHidden/>
          </w:rPr>
        </w:r>
        <w:r>
          <w:rPr>
            <w:noProof/>
            <w:webHidden/>
          </w:rPr>
          <w:fldChar w:fldCharType="separate"/>
        </w:r>
        <w:r>
          <w:rPr>
            <w:noProof/>
            <w:webHidden/>
          </w:rPr>
          <w:t>88</w:t>
        </w:r>
        <w:r>
          <w:rPr>
            <w:noProof/>
            <w:webHidden/>
          </w:rPr>
          <w:fldChar w:fldCharType="end"/>
        </w:r>
      </w:hyperlink>
    </w:p>
    <w:p w14:paraId="13815844"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49" w:history="1">
        <w:r w:rsidRPr="006767C0">
          <w:rPr>
            <w:rStyle w:val="Hypertextovprepojenie"/>
          </w:rPr>
          <w:t>4</w:t>
        </w:r>
        <w:r>
          <w:rPr>
            <w:rFonts w:asciiTheme="minorHAnsi" w:eastAsiaTheme="minorEastAsia" w:hAnsiTheme="minorHAnsi" w:cstheme="minorBidi"/>
            <w:b w:val="0"/>
            <w:bCs w:val="0"/>
            <w:sz w:val="22"/>
            <w:szCs w:val="22"/>
            <w:lang w:val="cs-CZ"/>
          </w:rPr>
          <w:tab/>
        </w:r>
        <w:r w:rsidRPr="006767C0">
          <w:rPr>
            <w:rStyle w:val="Hypertextovprepojenie"/>
          </w:rPr>
          <w:t>Záver</w:t>
        </w:r>
        <w:r>
          <w:rPr>
            <w:webHidden/>
          </w:rPr>
          <w:tab/>
        </w:r>
        <w:r>
          <w:rPr>
            <w:webHidden/>
          </w:rPr>
          <w:fldChar w:fldCharType="begin"/>
        </w:r>
        <w:r>
          <w:rPr>
            <w:webHidden/>
          </w:rPr>
          <w:instrText xml:space="preserve"> PAGEREF _Toc516828049 \h </w:instrText>
        </w:r>
        <w:r>
          <w:rPr>
            <w:webHidden/>
          </w:rPr>
        </w:r>
        <w:r>
          <w:rPr>
            <w:webHidden/>
          </w:rPr>
          <w:fldChar w:fldCharType="separate"/>
        </w:r>
        <w:r>
          <w:rPr>
            <w:webHidden/>
          </w:rPr>
          <w:t>89</w:t>
        </w:r>
        <w:r>
          <w:rPr>
            <w:webHidden/>
          </w:rPr>
          <w:fldChar w:fldCharType="end"/>
        </w:r>
      </w:hyperlink>
    </w:p>
    <w:p w14:paraId="6423D88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0" w:history="1">
        <w:r w:rsidRPr="006767C0">
          <w:rPr>
            <w:rStyle w:val="Hypertextovprepojenie"/>
          </w:rPr>
          <w:t>Literatúra</w:t>
        </w:r>
        <w:r>
          <w:rPr>
            <w:webHidden/>
          </w:rPr>
          <w:tab/>
        </w:r>
        <w:r>
          <w:rPr>
            <w:webHidden/>
          </w:rPr>
          <w:fldChar w:fldCharType="begin"/>
        </w:r>
        <w:r>
          <w:rPr>
            <w:webHidden/>
          </w:rPr>
          <w:instrText xml:space="preserve"> PAGEREF _Toc516828050 \h </w:instrText>
        </w:r>
        <w:r>
          <w:rPr>
            <w:webHidden/>
          </w:rPr>
        </w:r>
        <w:r>
          <w:rPr>
            <w:webHidden/>
          </w:rPr>
          <w:fldChar w:fldCharType="separate"/>
        </w:r>
        <w:r>
          <w:rPr>
            <w:webHidden/>
          </w:rPr>
          <w:t>93</w:t>
        </w:r>
        <w:r>
          <w:rPr>
            <w:webHidden/>
          </w:rPr>
          <w:fldChar w:fldCharType="end"/>
        </w:r>
      </w:hyperlink>
    </w:p>
    <w:p w14:paraId="4E35C8B8"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1" w:history="1">
        <w:r w:rsidRPr="006767C0">
          <w:rPr>
            <w:rStyle w:val="Hypertextovprepojenie"/>
          </w:rPr>
          <w:t>ZOZNAM SYMBOLOV, VELIČÍN A SKRATIEK</w:t>
        </w:r>
        <w:r>
          <w:rPr>
            <w:webHidden/>
          </w:rPr>
          <w:tab/>
        </w:r>
        <w:r>
          <w:rPr>
            <w:webHidden/>
          </w:rPr>
          <w:fldChar w:fldCharType="begin"/>
        </w:r>
        <w:r>
          <w:rPr>
            <w:webHidden/>
          </w:rPr>
          <w:instrText xml:space="preserve"> PAGEREF _Toc516828051 \h </w:instrText>
        </w:r>
        <w:r>
          <w:rPr>
            <w:webHidden/>
          </w:rPr>
        </w:r>
        <w:r>
          <w:rPr>
            <w:webHidden/>
          </w:rPr>
          <w:fldChar w:fldCharType="separate"/>
        </w:r>
        <w:r>
          <w:rPr>
            <w:webHidden/>
          </w:rPr>
          <w:t>97</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22" w:name="_Toc516827990"/>
      <w:r w:rsidRPr="00630043">
        <w:lastRenderedPageBreak/>
        <w:t>ZOZNAM OBRÁZKOV</w:t>
      </w:r>
      <w:bookmarkEnd w:id="22"/>
    </w:p>
    <w:p w14:paraId="7728592C" w14:textId="77777777" w:rsidR="00BD7167" w:rsidRPr="00630043" w:rsidRDefault="00BD7167" w:rsidP="00BD7167"/>
    <w:p w14:paraId="61F1D38F" w14:textId="77777777" w:rsidR="00A37FEB"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28052" w:history="1">
        <w:r w:rsidR="00A37FEB" w:rsidRPr="00524E91">
          <w:rPr>
            <w:rStyle w:val="Hypertextovprepojenie"/>
            <w:noProof/>
            <w:lang w:bidi="en-US"/>
          </w:rPr>
          <w:t>Obrázok 1.1:Mechanická analógia 2-prvkového windkesselovho modelu.</w:t>
        </w:r>
        <w:r w:rsidR="00A37FEB">
          <w:rPr>
            <w:noProof/>
            <w:webHidden/>
          </w:rPr>
          <w:tab/>
        </w:r>
        <w:r w:rsidR="00A37FEB">
          <w:rPr>
            <w:noProof/>
            <w:webHidden/>
          </w:rPr>
          <w:fldChar w:fldCharType="begin"/>
        </w:r>
        <w:r w:rsidR="00A37FEB">
          <w:rPr>
            <w:noProof/>
            <w:webHidden/>
          </w:rPr>
          <w:instrText xml:space="preserve"> PAGEREF _Toc516828052 \h </w:instrText>
        </w:r>
        <w:r w:rsidR="00A37FEB">
          <w:rPr>
            <w:noProof/>
            <w:webHidden/>
          </w:rPr>
        </w:r>
        <w:r w:rsidR="00A37FEB">
          <w:rPr>
            <w:noProof/>
            <w:webHidden/>
          </w:rPr>
          <w:fldChar w:fldCharType="separate"/>
        </w:r>
        <w:r w:rsidR="00A37FEB">
          <w:rPr>
            <w:noProof/>
            <w:webHidden/>
          </w:rPr>
          <w:t>6</w:t>
        </w:r>
        <w:r w:rsidR="00A37FEB">
          <w:rPr>
            <w:noProof/>
            <w:webHidden/>
          </w:rPr>
          <w:fldChar w:fldCharType="end"/>
        </w:r>
      </w:hyperlink>
    </w:p>
    <w:p w14:paraId="154E086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3" w:history="1">
        <w:r w:rsidRPr="00524E91">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28053 \h </w:instrText>
        </w:r>
        <w:r>
          <w:rPr>
            <w:noProof/>
            <w:webHidden/>
          </w:rPr>
        </w:r>
        <w:r>
          <w:rPr>
            <w:noProof/>
            <w:webHidden/>
          </w:rPr>
          <w:fldChar w:fldCharType="separate"/>
        </w:r>
        <w:r>
          <w:rPr>
            <w:noProof/>
            <w:webHidden/>
          </w:rPr>
          <w:t>6</w:t>
        </w:r>
        <w:r>
          <w:rPr>
            <w:noProof/>
            <w:webHidden/>
          </w:rPr>
          <w:fldChar w:fldCharType="end"/>
        </w:r>
      </w:hyperlink>
    </w:p>
    <w:p w14:paraId="6DA5A0D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4" w:history="1">
        <w:r w:rsidRPr="00524E91">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28054 \h </w:instrText>
        </w:r>
        <w:r>
          <w:rPr>
            <w:noProof/>
            <w:webHidden/>
          </w:rPr>
        </w:r>
        <w:r>
          <w:rPr>
            <w:noProof/>
            <w:webHidden/>
          </w:rPr>
          <w:fldChar w:fldCharType="separate"/>
        </w:r>
        <w:r>
          <w:rPr>
            <w:noProof/>
            <w:webHidden/>
          </w:rPr>
          <w:t>8</w:t>
        </w:r>
        <w:r>
          <w:rPr>
            <w:noProof/>
            <w:webHidden/>
          </w:rPr>
          <w:fldChar w:fldCharType="end"/>
        </w:r>
      </w:hyperlink>
    </w:p>
    <w:p w14:paraId="0617A216"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5" w:history="1">
        <w:r w:rsidRPr="00524E91">
          <w:rPr>
            <w:rStyle w:val="Hypertextovprepojenie"/>
            <w:noProof/>
            <w:lang w:bidi="en-US"/>
          </w:rPr>
          <w:t xml:space="preserve">Obrázok 1.4: Tvar krivky </w:t>
        </w:r>
        <m:oMath>
          <m:r>
            <w:rPr>
              <w:rStyle w:val="Hypertextovprepojenie"/>
              <w:rFonts w:ascii="Cambria Math" w:hAnsi="Cambria Math"/>
              <w:noProof/>
              <w:lang w:bidi="en-US"/>
            </w:rPr>
            <m:t>-dZ/dt</m:t>
          </m:r>
        </m:oMath>
        <w:r w:rsidRPr="00524E91">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28055 \h </w:instrText>
        </w:r>
        <w:r>
          <w:rPr>
            <w:noProof/>
            <w:webHidden/>
          </w:rPr>
        </w:r>
        <w:r>
          <w:rPr>
            <w:noProof/>
            <w:webHidden/>
          </w:rPr>
          <w:fldChar w:fldCharType="separate"/>
        </w:r>
        <w:r>
          <w:rPr>
            <w:noProof/>
            <w:webHidden/>
          </w:rPr>
          <w:t>8</w:t>
        </w:r>
        <w:r>
          <w:rPr>
            <w:noProof/>
            <w:webHidden/>
          </w:rPr>
          <w:fldChar w:fldCharType="end"/>
        </w:r>
      </w:hyperlink>
    </w:p>
    <w:p w14:paraId="53B1DAF7"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6" w:history="1">
        <w:r w:rsidRPr="00524E91">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28056 \h </w:instrText>
        </w:r>
        <w:r>
          <w:rPr>
            <w:noProof/>
            <w:webHidden/>
          </w:rPr>
        </w:r>
        <w:r>
          <w:rPr>
            <w:noProof/>
            <w:webHidden/>
          </w:rPr>
          <w:fldChar w:fldCharType="separate"/>
        </w:r>
        <w:r>
          <w:rPr>
            <w:noProof/>
            <w:webHidden/>
          </w:rPr>
          <w:t>9</w:t>
        </w:r>
        <w:r>
          <w:rPr>
            <w:noProof/>
            <w:webHidden/>
          </w:rPr>
          <w:fldChar w:fldCharType="end"/>
        </w:r>
      </w:hyperlink>
    </w:p>
    <w:p w14:paraId="692A1FAD"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7" w:history="1">
        <w:r w:rsidRPr="00524E91">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28057 \h </w:instrText>
        </w:r>
        <w:r>
          <w:rPr>
            <w:noProof/>
            <w:webHidden/>
          </w:rPr>
        </w:r>
        <w:r>
          <w:rPr>
            <w:noProof/>
            <w:webHidden/>
          </w:rPr>
          <w:fldChar w:fldCharType="separate"/>
        </w:r>
        <w:r>
          <w:rPr>
            <w:noProof/>
            <w:webHidden/>
          </w:rPr>
          <w:t>14</w:t>
        </w:r>
        <w:r>
          <w:rPr>
            <w:noProof/>
            <w:webHidden/>
          </w:rPr>
          <w:fldChar w:fldCharType="end"/>
        </w:r>
      </w:hyperlink>
    </w:p>
    <w:p w14:paraId="100E29E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8" w:history="1">
        <w:r w:rsidRPr="00524E91">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28058 \h </w:instrText>
        </w:r>
        <w:r>
          <w:rPr>
            <w:noProof/>
            <w:webHidden/>
          </w:rPr>
        </w:r>
        <w:r>
          <w:rPr>
            <w:noProof/>
            <w:webHidden/>
          </w:rPr>
          <w:fldChar w:fldCharType="separate"/>
        </w:r>
        <w:r>
          <w:rPr>
            <w:noProof/>
            <w:webHidden/>
          </w:rPr>
          <w:t>15</w:t>
        </w:r>
        <w:r>
          <w:rPr>
            <w:noProof/>
            <w:webHidden/>
          </w:rPr>
          <w:fldChar w:fldCharType="end"/>
        </w:r>
      </w:hyperlink>
    </w:p>
    <w:p w14:paraId="0A6A7F0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9" w:history="1">
        <w:r w:rsidRPr="00524E91">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28059 \h </w:instrText>
        </w:r>
        <w:r>
          <w:rPr>
            <w:noProof/>
            <w:webHidden/>
          </w:rPr>
        </w:r>
        <w:r>
          <w:rPr>
            <w:noProof/>
            <w:webHidden/>
          </w:rPr>
          <w:fldChar w:fldCharType="separate"/>
        </w:r>
        <w:r>
          <w:rPr>
            <w:noProof/>
            <w:webHidden/>
          </w:rPr>
          <w:t>16</w:t>
        </w:r>
        <w:r>
          <w:rPr>
            <w:noProof/>
            <w:webHidden/>
          </w:rPr>
          <w:fldChar w:fldCharType="end"/>
        </w:r>
      </w:hyperlink>
    </w:p>
    <w:p w14:paraId="3296F50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0" w:history="1">
        <w:r w:rsidRPr="00524E91">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Pr="00524E91">
          <w:rPr>
            <w:rStyle w:val="Hypertextovprepojenie"/>
            <w:noProof/>
            <w:lang w:bidi="en-US"/>
          </w:rPr>
          <w:t xml:space="preserve"> a dopredná extrapoláci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0 \h </w:instrText>
        </w:r>
        <w:r>
          <w:rPr>
            <w:noProof/>
            <w:webHidden/>
          </w:rPr>
        </w:r>
        <w:r>
          <w:rPr>
            <w:noProof/>
            <w:webHidden/>
          </w:rPr>
          <w:fldChar w:fldCharType="separate"/>
        </w:r>
        <w:r>
          <w:rPr>
            <w:noProof/>
            <w:webHidden/>
          </w:rPr>
          <w:t>19</w:t>
        </w:r>
        <w:r>
          <w:rPr>
            <w:noProof/>
            <w:webHidden/>
          </w:rPr>
          <w:fldChar w:fldCharType="end"/>
        </w:r>
      </w:hyperlink>
    </w:p>
    <w:p w14:paraId="6443A33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1" w:history="1">
        <w:r w:rsidRPr="00524E91">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1 \h </w:instrText>
        </w:r>
        <w:r>
          <w:rPr>
            <w:noProof/>
            <w:webHidden/>
          </w:rPr>
        </w:r>
        <w:r>
          <w:rPr>
            <w:noProof/>
            <w:webHidden/>
          </w:rPr>
          <w:fldChar w:fldCharType="separate"/>
        </w:r>
        <w:r>
          <w:rPr>
            <w:noProof/>
            <w:webHidden/>
          </w:rPr>
          <w:t>22</w:t>
        </w:r>
        <w:r>
          <w:rPr>
            <w:noProof/>
            <w:webHidden/>
          </w:rPr>
          <w:fldChar w:fldCharType="end"/>
        </w:r>
      </w:hyperlink>
    </w:p>
    <w:p w14:paraId="11D9C80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2" w:history="1">
        <w:r w:rsidRPr="00524E91">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Pr="00524E91">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28062 \h </w:instrText>
        </w:r>
        <w:r>
          <w:rPr>
            <w:noProof/>
            <w:webHidden/>
          </w:rPr>
        </w:r>
        <w:r>
          <w:rPr>
            <w:noProof/>
            <w:webHidden/>
          </w:rPr>
          <w:fldChar w:fldCharType="separate"/>
        </w:r>
        <w:r>
          <w:rPr>
            <w:noProof/>
            <w:webHidden/>
          </w:rPr>
          <w:t>23</w:t>
        </w:r>
        <w:r>
          <w:rPr>
            <w:noProof/>
            <w:webHidden/>
          </w:rPr>
          <w:fldChar w:fldCharType="end"/>
        </w:r>
      </w:hyperlink>
    </w:p>
    <w:p w14:paraId="6ADC8EB6"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3" w:history="1">
        <w:r w:rsidRPr="00524E91">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Pr="00524E91">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28063 \h </w:instrText>
        </w:r>
        <w:r>
          <w:rPr>
            <w:noProof/>
            <w:webHidden/>
          </w:rPr>
        </w:r>
        <w:r>
          <w:rPr>
            <w:noProof/>
            <w:webHidden/>
          </w:rPr>
          <w:fldChar w:fldCharType="separate"/>
        </w:r>
        <w:r>
          <w:rPr>
            <w:noProof/>
            <w:webHidden/>
          </w:rPr>
          <w:t>28</w:t>
        </w:r>
        <w:r>
          <w:rPr>
            <w:noProof/>
            <w:webHidden/>
          </w:rPr>
          <w:fldChar w:fldCharType="end"/>
        </w:r>
      </w:hyperlink>
    </w:p>
    <w:p w14:paraId="2A5BBCD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4" w:history="1">
        <w:r w:rsidRPr="00524E91">
          <w:rPr>
            <w:rStyle w:val="Hypertextovprepojenie"/>
            <w:noProof/>
            <w:lang w:bidi="en-US"/>
          </w:rPr>
          <w:t>Obrázok 3.1: Poloha meraných hemodynamických signálov na ľudskom tele.</w:t>
        </w:r>
        <w:r>
          <w:rPr>
            <w:noProof/>
            <w:webHidden/>
          </w:rPr>
          <w:tab/>
        </w:r>
        <w:r>
          <w:rPr>
            <w:noProof/>
            <w:webHidden/>
          </w:rPr>
          <w:fldChar w:fldCharType="begin"/>
        </w:r>
        <w:r>
          <w:rPr>
            <w:noProof/>
            <w:webHidden/>
          </w:rPr>
          <w:instrText xml:space="preserve"> PAGEREF _Toc516828064 \h </w:instrText>
        </w:r>
        <w:r>
          <w:rPr>
            <w:noProof/>
            <w:webHidden/>
          </w:rPr>
        </w:r>
        <w:r>
          <w:rPr>
            <w:noProof/>
            <w:webHidden/>
          </w:rPr>
          <w:fldChar w:fldCharType="separate"/>
        </w:r>
        <w:r>
          <w:rPr>
            <w:noProof/>
            <w:webHidden/>
          </w:rPr>
          <w:t>36</w:t>
        </w:r>
        <w:r>
          <w:rPr>
            <w:noProof/>
            <w:webHidden/>
          </w:rPr>
          <w:fldChar w:fldCharType="end"/>
        </w:r>
      </w:hyperlink>
    </w:p>
    <w:p w14:paraId="1C68BDD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5" w:history="1">
        <w:r w:rsidRPr="00524E91">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28065 \h </w:instrText>
        </w:r>
        <w:r>
          <w:rPr>
            <w:noProof/>
            <w:webHidden/>
          </w:rPr>
        </w:r>
        <w:r>
          <w:rPr>
            <w:noProof/>
            <w:webHidden/>
          </w:rPr>
          <w:fldChar w:fldCharType="separate"/>
        </w:r>
        <w:r>
          <w:rPr>
            <w:noProof/>
            <w:webHidden/>
          </w:rPr>
          <w:t>38</w:t>
        </w:r>
        <w:r>
          <w:rPr>
            <w:noProof/>
            <w:webHidden/>
          </w:rPr>
          <w:fldChar w:fldCharType="end"/>
        </w:r>
      </w:hyperlink>
    </w:p>
    <w:p w14:paraId="7948390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6" w:history="1">
        <w:r w:rsidRPr="00524E91">
          <w:rPr>
            <w:rStyle w:val="Hypertextovprepojenie"/>
            <w:noProof/>
            <w:lang w:bidi="en-US"/>
          </w:rPr>
          <w:t xml:space="preserve">Obrázok 3.3: Kvalitný signál </w:t>
        </w:r>
        <m:oMath>
          <m:r>
            <w:rPr>
              <w:rStyle w:val="Hypertextovprepojenie"/>
              <w:rFonts w:ascii="Cambria Math" w:hAnsi="Cambria Math"/>
              <w:noProof/>
              <w:lang w:bidi="en-US"/>
            </w:rPr>
            <m:t>-dZ/dt</m:t>
          </m:r>
        </m:oMath>
        <w:r w:rsidRPr="00524E91">
          <w:rPr>
            <w:rStyle w:val="Hypertextovprepojenie"/>
            <w:noProof/>
            <w:lang w:bidi="en-US"/>
          </w:rPr>
          <w:t xml:space="preserve"> a </w:t>
        </w:r>
        <w:r w:rsidRPr="00524E91">
          <w:rPr>
            <w:rStyle w:val="Hypertextovprepojenie"/>
            <w:rFonts w:ascii="Cambria Math" w:hAnsi="Cambria Math"/>
            <w:i/>
            <w:noProof/>
            <w:lang w:bidi="en-US"/>
          </w:rPr>
          <w:t>Z0</w:t>
        </w:r>
        <w:r w:rsidRPr="00524E91">
          <w:rPr>
            <w:rStyle w:val="Hypertextovprepojenie"/>
            <w:noProof/>
            <w:lang w:bidi="en-US"/>
          </w:rPr>
          <w:t xml:space="preserve"> bez artefaktov a problémových tvarov</w:t>
        </w:r>
        <w:r>
          <w:rPr>
            <w:noProof/>
            <w:webHidden/>
          </w:rPr>
          <w:tab/>
        </w:r>
        <w:r>
          <w:rPr>
            <w:noProof/>
            <w:webHidden/>
          </w:rPr>
          <w:fldChar w:fldCharType="begin"/>
        </w:r>
        <w:r>
          <w:rPr>
            <w:noProof/>
            <w:webHidden/>
          </w:rPr>
          <w:instrText xml:space="preserve"> PAGEREF _Toc516828066 \h </w:instrText>
        </w:r>
        <w:r>
          <w:rPr>
            <w:noProof/>
            <w:webHidden/>
          </w:rPr>
        </w:r>
        <w:r>
          <w:rPr>
            <w:noProof/>
            <w:webHidden/>
          </w:rPr>
          <w:fldChar w:fldCharType="separate"/>
        </w:r>
        <w:r>
          <w:rPr>
            <w:noProof/>
            <w:webHidden/>
          </w:rPr>
          <w:t>39</w:t>
        </w:r>
        <w:r>
          <w:rPr>
            <w:noProof/>
            <w:webHidden/>
          </w:rPr>
          <w:fldChar w:fldCharType="end"/>
        </w:r>
      </w:hyperlink>
    </w:p>
    <w:p w14:paraId="62C16DE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7" w:history="1">
        <w:r w:rsidRPr="00524E91">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Pr="00524E91">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28067 \h </w:instrText>
        </w:r>
        <w:r>
          <w:rPr>
            <w:noProof/>
            <w:webHidden/>
          </w:rPr>
        </w:r>
        <w:r>
          <w:rPr>
            <w:noProof/>
            <w:webHidden/>
          </w:rPr>
          <w:fldChar w:fldCharType="separate"/>
        </w:r>
        <w:r>
          <w:rPr>
            <w:noProof/>
            <w:webHidden/>
          </w:rPr>
          <w:t>39</w:t>
        </w:r>
        <w:r>
          <w:rPr>
            <w:noProof/>
            <w:webHidden/>
          </w:rPr>
          <w:fldChar w:fldCharType="end"/>
        </w:r>
      </w:hyperlink>
    </w:p>
    <w:p w14:paraId="31A324F2"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8" w:history="1">
        <w:r w:rsidRPr="00524E91">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Pr="00524E91">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8 \h </w:instrText>
        </w:r>
        <w:r>
          <w:rPr>
            <w:noProof/>
            <w:webHidden/>
          </w:rPr>
        </w:r>
        <w:r>
          <w:rPr>
            <w:noProof/>
            <w:webHidden/>
          </w:rPr>
          <w:fldChar w:fldCharType="separate"/>
        </w:r>
        <w:r>
          <w:rPr>
            <w:noProof/>
            <w:webHidden/>
          </w:rPr>
          <w:t>40</w:t>
        </w:r>
        <w:r>
          <w:rPr>
            <w:noProof/>
            <w:webHidden/>
          </w:rPr>
          <w:fldChar w:fldCharType="end"/>
        </w:r>
      </w:hyperlink>
    </w:p>
    <w:p w14:paraId="5ACD1774"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9" w:history="1">
        <w:r w:rsidRPr="00524E91">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Pr="00524E91">
          <w:rPr>
            <w:rStyle w:val="Hypertextovprepojenie"/>
            <w:noProof/>
            <w:lang w:bidi="en-US"/>
          </w:rPr>
          <w:t xml:space="preserve">. Vrchol </w:t>
        </w:r>
        <m:oMath>
          <m:r>
            <w:rPr>
              <w:rStyle w:val="Hypertextovprepojenie"/>
              <w:rFonts w:ascii="Cambria Math" w:hAnsi="Cambria Math"/>
              <w:noProof/>
              <w:lang w:bidi="en-US"/>
            </w:rPr>
            <m:t>-dZ/dtmax</m:t>
          </m:r>
        </m:oMath>
        <w:r w:rsidRPr="00524E91">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28069 \h </w:instrText>
        </w:r>
        <w:r>
          <w:rPr>
            <w:noProof/>
            <w:webHidden/>
          </w:rPr>
        </w:r>
        <w:r>
          <w:rPr>
            <w:noProof/>
            <w:webHidden/>
          </w:rPr>
          <w:fldChar w:fldCharType="separate"/>
        </w:r>
        <w:r>
          <w:rPr>
            <w:noProof/>
            <w:webHidden/>
          </w:rPr>
          <w:t>40</w:t>
        </w:r>
        <w:r>
          <w:rPr>
            <w:noProof/>
            <w:webHidden/>
          </w:rPr>
          <w:fldChar w:fldCharType="end"/>
        </w:r>
      </w:hyperlink>
    </w:p>
    <w:p w14:paraId="0909982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0" w:history="1">
        <w:r w:rsidRPr="00524E91">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Pr="00524E91">
          <w:rPr>
            <w:rStyle w:val="Hypertextovprepojenie"/>
            <w:i/>
            <w:noProof/>
            <w:lang w:bidi="en-US"/>
          </w:rPr>
          <w:t xml:space="preserve">. </w:t>
        </w:r>
        <w:r w:rsidRPr="00524E91">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70 \h </w:instrText>
        </w:r>
        <w:r>
          <w:rPr>
            <w:noProof/>
            <w:webHidden/>
          </w:rPr>
        </w:r>
        <w:r>
          <w:rPr>
            <w:noProof/>
            <w:webHidden/>
          </w:rPr>
          <w:fldChar w:fldCharType="separate"/>
        </w:r>
        <w:r>
          <w:rPr>
            <w:noProof/>
            <w:webHidden/>
          </w:rPr>
          <w:t>40</w:t>
        </w:r>
        <w:r>
          <w:rPr>
            <w:noProof/>
            <w:webHidden/>
          </w:rPr>
          <w:fldChar w:fldCharType="end"/>
        </w:r>
      </w:hyperlink>
    </w:p>
    <w:p w14:paraId="501FEAC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1" w:history="1">
        <w:r w:rsidRPr="00524E91">
          <w:rPr>
            <w:rStyle w:val="Hypertextovprepojenie"/>
            <w:noProof/>
            <w:lang w:bidi="en-US"/>
          </w:rPr>
          <w:t>Obrázok 3.8: Spektrum prvého srdečného zvuku S1 subjektu A.</w:t>
        </w:r>
        <w:r>
          <w:rPr>
            <w:noProof/>
            <w:webHidden/>
          </w:rPr>
          <w:tab/>
        </w:r>
        <w:r>
          <w:rPr>
            <w:noProof/>
            <w:webHidden/>
          </w:rPr>
          <w:fldChar w:fldCharType="begin"/>
        </w:r>
        <w:r>
          <w:rPr>
            <w:noProof/>
            <w:webHidden/>
          </w:rPr>
          <w:instrText xml:space="preserve"> PAGEREF _Toc516828071 \h </w:instrText>
        </w:r>
        <w:r>
          <w:rPr>
            <w:noProof/>
            <w:webHidden/>
          </w:rPr>
        </w:r>
        <w:r>
          <w:rPr>
            <w:noProof/>
            <w:webHidden/>
          </w:rPr>
          <w:fldChar w:fldCharType="separate"/>
        </w:r>
        <w:r>
          <w:rPr>
            <w:noProof/>
            <w:webHidden/>
          </w:rPr>
          <w:t>42</w:t>
        </w:r>
        <w:r>
          <w:rPr>
            <w:noProof/>
            <w:webHidden/>
          </w:rPr>
          <w:fldChar w:fldCharType="end"/>
        </w:r>
      </w:hyperlink>
    </w:p>
    <w:p w14:paraId="737F0532"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2" w:history="1">
        <w:r w:rsidRPr="00524E91">
          <w:rPr>
            <w:rStyle w:val="Hypertextovprepojenie"/>
            <w:noProof/>
            <w:lang w:bidi="en-US"/>
          </w:rPr>
          <w:t>Obrázok 3.9 Spektrum prvého srdečného zvuku S1 subjektu B.</w:t>
        </w:r>
        <w:r>
          <w:rPr>
            <w:noProof/>
            <w:webHidden/>
          </w:rPr>
          <w:tab/>
        </w:r>
        <w:r>
          <w:rPr>
            <w:noProof/>
            <w:webHidden/>
          </w:rPr>
          <w:fldChar w:fldCharType="begin"/>
        </w:r>
        <w:r>
          <w:rPr>
            <w:noProof/>
            <w:webHidden/>
          </w:rPr>
          <w:instrText xml:space="preserve"> PAGEREF _Toc516828072 \h </w:instrText>
        </w:r>
        <w:r>
          <w:rPr>
            <w:noProof/>
            <w:webHidden/>
          </w:rPr>
        </w:r>
        <w:r>
          <w:rPr>
            <w:noProof/>
            <w:webHidden/>
          </w:rPr>
          <w:fldChar w:fldCharType="separate"/>
        </w:r>
        <w:r>
          <w:rPr>
            <w:noProof/>
            <w:webHidden/>
          </w:rPr>
          <w:t>42</w:t>
        </w:r>
        <w:r>
          <w:rPr>
            <w:noProof/>
            <w:webHidden/>
          </w:rPr>
          <w:fldChar w:fldCharType="end"/>
        </w:r>
      </w:hyperlink>
    </w:p>
    <w:p w14:paraId="6AF749B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3" w:history="1">
        <w:r w:rsidRPr="00524E91">
          <w:rPr>
            <w:rStyle w:val="Hypertextovprepojenie"/>
            <w:noProof/>
            <w:lang w:bidi="en-US"/>
          </w:rPr>
          <w:t>Obrázok 3.10 Spektrum prvého srdečného zvuku S1 pre 30 ľudí.</w:t>
        </w:r>
        <w:r>
          <w:rPr>
            <w:noProof/>
            <w:webHidden/>
          </w:rPr>
          <w:tab/>
        </w:r>
        <w:r>
          <w:rPr>
            <w:noProof/>
            <w:webHidden/>
          </w:rPr>
          <w:fldChar w:fldCharType="begin"/>
        </w:r>
        <w:r>
          <w:rPr>
            <w:noProof/>
            <w:webHidden/>
          </w:rPr>
          <w:instrText xml:space="preserve"> PAGEREF _Toc516828073 \h </w:instrText>
        </w:r>
        <w:r>
          <w:rPr>
            <w:noProof/>
            <w:webHidden/>
          </w:rPr>
        </w:r>
        <w:r>
          <w:rPr>
            <w:noProof/>
            <w:webHidden/>
          </w:rPr>
          <w:fldChar w:fldCharType="separate"/>
        </w:r>
        <w:r>
          <w:rPr>
            <w:noProof/>
            <w:webHidden/>
          </w:rPr>
          <w:t>42</w:t>
        </w:r>
        <w:r>
          <w:rPr>
            <w:noProof/>
            <w:webHidden/>
          </w:rPr>
          <w:fldChar w:fldCharType="end"/>
        </w:r>
      </w:hyperlink>
    </w:p>
    <w:p w14:paraId="2BD5048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4" w:history="1">
        <w:r w:rsidRPr="00524E91">
          <w:rPr>
            <w:rStyle w:val="Hypertextovprepojenie"/>
            <w:noProof/>
            <w:lang w:bidi="en-US"/>
          </w:rPr>
          <w:t>Obrázok 3.11: Detekcia prvého srdečného zvuku – S1</w:t>
        </w:r>
        <w:r>
          <w:rPr>
            <w:noProof/>
            <w:webHidden/>
          </w:rPr>
          <w:tab/>
        </w:r>
        <w:r>
          <w:rPr>
            <w:noProof/>
            <w:webHidden/>
          </w:rPr>
          <w:fldChar w:fldCharType="begin"/>
        </w:r>
        <w:r>
          <w:rPr>
            <w:noProof/>
            <w:webHidden/>
          </w:rPr>
          <w:instrText xml:space="preserve"> PAGEREF _Toc516828074 \h </w:instrText>
        </w:r>
        <w:r>
          <w:rPr>
            <w:noProof/>
            <w:webHidden/>
          </w:rPr>
        </w:r>
        <w:r>
          <w:rPr>
            <w:noProof/>
            <w:webHidden/>
          </w:rPr>
          <w:fldChar w:fldCharType="separate"/>
        </w:r>
        <w:r>
          <w:rPr>
            <w:noProof/>
            <w:webHidden/>
          </w:rPr>
          <w:t>47</w:t>
        </w:r>
        <w:r>
          <w:rPr>
            <w:noProof/>
            <w:webHidden/>
          </w:rPr>
          <w:fldChar w:fldCharType="end"/>
        </w:r>
      </w:hyperlink>
    </w:p>
    <w:p w14:paraId="261B3DF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5" w:history="1">
        <w:r w:rsidRPr="00524E91">
          <w:rPr>
            <w:rStyle w:val="Hypertextovprepojenie"/>
            <w:noProof/>
            <w:lang w:bidi="en-US"/>
          </w:rPr>
          <w:t>Obrázok 3.12: Korelačne koeficienty respiračnej krivky a 10 oneskorených R-S1 kriviek.</w:t>
        </w:r>
        <w:r>
          <w:rPr>
            <w:noProof/>
            <w:webHidden/>
          </w:rPr>
          <w:tab/>
        </w:r>
        <w:r>
          <w:rPr>
            <w:noProof/>
            <w:webHidden/>
          </w:rPr>
          <w:fldChar w:fldCharType="begin"/>
        </w:r>
        <w:r>
          <w:rPr>
            <w:noProof/>
            <w:webHidden/>
          </w:rPr>
          <w:instrText xml:space="preserve"> PAGEREF _Toc516828075 \h </w:instrText>
        </w:r>
        <w:r>
          <w:rPr>
            <w:noProof/>
            <w:webHidden/>
          </w:rPr>
        </w:r>
        <w:r>
          <w:rPr>
            <w:noProof/>
            <w:webHidden/>
          </w:rPr>
          <w:fldChar w:fldCharType="separate"/>
        </w:r>
        <w:r>
          <w:rPr>
            <w:noProof/>
            <w:webHidden/>
          </w:rPr>
          <w:t>49</w:t>
        </w:r>
        <w:r>
          <w:rPr>
            <w:noProof/>
            <w:webHidden/>
          </w:rPr>
          <w:fldChar w:fldCharType="end"/>
        </w:r>
      </w:hyperlink>
    </w:p>
    <w:p w14:paraId="7E24991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6" w:history="1">
        <w:r w:rsidRPr="00524E91">
          <w:rPr>
            <w:rStyle w:val="Hypertextovprepojenie"/>
            <w:noProof/>
            <w:lang w:bidi="en-US"/>
          </w:rPr>
          <w:t>Obrázok 3.13: Detekcia parametrov obehovej sústavy</w:t>
        </w:r>
        <w:r>
          <w:rPr>
            <w:noProof/>
            <w:webHidden/>
          </w:rPr>
          <w:tab/>
        </w:r>
        <w:r>
          <w:rPr>
            <w:noProof/>
            <w:webHidden/>
          </w:rPr>
          <w:fldChar w:fldCharType="begin"/>
        </w:r>
        <w:r>
          <w:rPr>
            <w:noProof/>
            <w:webHidden/>
          </w:rPr>
          <w:instrText xml:space="preserve"> PAGEREF _Toc516828076 \h </w:instrText>
        </w:r>
        <w:r>
          <w:rPr>
            <w:noProof/>
            <w:webHidden/>
          </w:rPr>
        </w:r>
        <w:r>
          <w:rPr>
            <w:noProof/>
            <w:webHidden/>
          </w:rPr>
          <w:fldChar w:fldCharType="separate"/>
        </w:r>
        <w:r>
          <w:rPr>
            <w:noProof/>
            <w:webHidden/>
          </w:rPr>
          <w:t>55</w:t>
        </w:r>
        <w:r>
          <w:rPr>
            <w:noProof/>
            <w:webHidden/>
          </w:rPr>
          <w:fldChar w:fldCharType="end"/>
        </w:r>
      </w:hyperlink>
    </w:p>
    <w:p w14:paraId="5D123DA8"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7" w:history="1">
        <w:r w:rsidRPr="00524E91">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Pr="00524E91">
          <w:rPr>
            <w:rStyle w:val="Hypertextovprepojenie"/>
            <w:b/>
            <w:noProof/>
            <w:lang w:bidi="en-US"/>
          </w:rPr>
          <w:t>.</w:t>
        </w:r>
        <w:r>
          <w:rPr>
            <w:noProof/>
            <w:webHidden/>
          </w:rPr>
          <w:tab/>
        </w:r>
        <w:r>
          <w:rPr>
            <w:noProof/>
            <w:webHidden/>
          </w:rPr>
          <w:fldChar w:fldCharType="begin"/>
        </w:r>
        <w:r>
          <w:rPr>
            <w:noProof/>
            <w:webHidden/>
          </w:rPr>
          <w:instrText xml:space="preserve"> PAGEREF _Toc516828077 \h </w:instrText>
        </w:r>
        <w:r>
          <w:rPr>
            <w:noProof/>
            <w:webHidden/>
          </w:rPr>
        </w:r>
        <w:r>
          <w:rPr>
            <w:noProof/>
            <w:webHidden/>
          </w:rPr>
          <w:fldChar w:fldCharType="separate"/>
        </w:r>
        <w:r>
          <w:rPr>
            <w:noProof/>
            <w:webHidden/>
          </w:rPr>
          <w:t>58</w:t>
        </w:r>
        <w:r>
          <w:rPr>
            <w:noProof/>
            <w:webHidden/>
          </w:rPr>
          <w:fldChar w:fldCharType="end"/>
        </w:r>
      </w:hyperlink>
    </w:p>
    <w:p w14:paraId="1FD42D5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8" w:history="1">
        <w:r w:rsidRPr="00524E91">
          <w:rPr>
            <w:rStyle w:val="Hypertextovprepojenie"/>
            <w:noProof/>
          </w:rPr>
          <w:t>Obrázok 3.15: Vytvorenie lineárne interpolovanej krivky parametra - LI postupnosť (</w:t>
        </w:r>
        <w:r w:rsidRPr="00524E91">
          <w:rPr>
            <w:rStyle w:val="Hypertextovprepojenie"/>
            <w:i/>
            <w:noProof/>
          </w:rPr>
          <w:t>LI sequence</w:t>
        </w:r>
        <w:r w:rsidRPr="00524E91">
          <w:rPr>
            <w:rStyle w:val="Hypertextovprepojenie"/>
            <w:noProof/>
          </w:rPr>
          <w:t>).</w:t>
        </w:r>
        <w:r>
          <w:rPr>
            <w:noProof/>
            <w:webHidden/>
          </w:rPr>
          <w:tab/>
        </w:r>
        <w:r>
          <w:rPr>
            <w:noProof/>
            <w:webHidden/>
          </w:rPr>
          <w:fldChar w:fldCharType="begin"/>
        </w:r>
        <w:r>
          <w:rPr>
            <w:noProof/>
            <w:webHidden/>
          </w:rPr>
          <w:instrText xml:space="preserve"> PAGEREF _Toc516828078 \h </w:instrText>
        </w:r>
        <w:r>
          <w:rPr>
            <w:noProof/>
            <w:webHidden/>
          </w:rPr>
        </w:r>
        <w:r>
          <w:rPr>
            <w:noProof/>
            <w:webHidden/>
          </w:rPr>
          <w:fldChar w:fldCharType="separate"/>
        </w:r>
        <w:r>
          <w:rPr>
            <w:noProof/>
            <w:webHidden/>
          </w:rPr>
          <w:t>66</w:t>
        </w:r>
        <w:r>
          <w:rPr>
            <w:noProof/>
            <w:webHidden/>
          </w:rPr>
          <w:fldChar w:fldCharType="end"/>
        </w:r>
      </w:hyperlink>
    </w:p>
    <w:p w14:paraId="29DB9415" w14:textId="43D5EA6F"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9" w:history="1">
        <w:r w:rsidRPr="00524E91">
          <w:rPr>
            <w:rStyle w:val="Hypertextovprepojenie"/>
            <w:noProof/>
            <w:lang w:bidi="en-US"/>
          </w:rPr>
          <w:t xml:space="preserve"> Obrázok 3.16: LI postupnosti hemodynamických parametrov.</w:t>
        </w:r>
        <w:r>
          <w:rPr>
            <w:noProof/>
            <w:webHidden/>
          </w:rPr>
          <w:tab/>
        </w:r>
        <w:r>
          <w:rPr>
            <w:noProof/>
            <w:webHidden/>
          </w:rPr>
          <w:fldChar w:fldCharType="begin"/>
        </w:r>
        <w:r>
          <w:rPr>
            <w:noProof/>
            <w:webHidden/>
          </w:rPr>
          <w:instrText xml:space="preserve"> PAGEREF _Toc516828079 \h </w:instrText>
        </w:r>
        <w:r>
          <w:rPr>
            <w:noProof/>
            <w:webHidden/>
          </w:rPr>
        </w:r>
        <w:r>
          <w:rPr>
            <w:noProof/>
            <w:webHidden/>
          </w:rPr>
          <w:fldChar w:fldCharType="separate"/>
        </w:r>
        <w:r>
          <w:rPr>
            <w:noProof/>
            <w:webHidden/>
          </w:rPr>
          <w:t>67</w:t>
        </w:r>
        <w:r>
          <w:rPr>
            <w:noProof/>
            <w:webHidden/>
          </w:rPr>
          <w:fldChar w:fldCharType="end"/>
        </w:r>
      </w:hyperlink>
    </w:p>
    <w:p w14:paraId="67CCB5AE" w14:textId="008F6F8E"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0" w:history="1">
        <w:r w:rsidRPr="00524E91">
          <w:rPr>
            <w:rStyle w:val="Hypertextovprepojenie"/>
            <w:noProof/>
            <w:lang w:bidi="en-US"/>
          </w:rPr>
          <w:t xml:space="preserve"> Obrázok 3.17: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28080 \h </w:instrText>
        </w:r>
        <w:r>
          <w:rPr>
            <w:noProof/>
            <w:webHidden/>
          </w:rPr>
        </w:r>
        <w:r>
          <w:rPr>
            <w:noProof/>
            <w:webHidden/>
          </w:rPr>
          <w:fldChar w:fldCharType="separate"/>
        </w:r>
        <w:r>
          <w:rPr>
            <w:noProof/>
            <w:webHidden/>
          </w:rPr>
          <w:t>71</w:t>
        </w:r>
        <w:r>
          <w:rPr>
            <w:noProof/>
            <w:webHidden/>
          </w:rPr>
          <w:fldChar w:fldCharType="end"/>
        </w:r>
      </w:hyperlink>
    </w:p>
    <w:p w14:paraId="3362BC10"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1" w:history="1">
        <w:r w:rsidRPr="00524E91">
          <w:rPr>
            <w:rStyle w:val="Hypertextovprepojenie"/>
            <w:noProof/>
            <w:lang w:bidi="en-US"/>
          </w:rPr>
          <w:t>Obrázok 3.18: SV z impedancie krku a jeho porovnanie s meraním SV echokardiografiou</w:t>
        </w:r>
        <w:r>
          <w:rPr>
            <w:noProof/>
            <w:webHidden/>
          </w:rPr>
          <w:tab/>
        </w:r>
        <w:r>
          <w:rPr>
            <w:noProof/>
            <w:webHidden/>
          </w:rPr>
          <w:fldChar w:fldCharType="begin"/>
        </w:r>
        <w:r>
          <w:rPr>
            <w:noProof/>
            <w:webHidden/>
          </w:rPr>
          <w:instrText xml:space="preserve"> PAGEREF _Toc516828081 \h </w:instrText>
        </w:r>
        <w:r>
          <w:rPr>
            <w:noProof/>
            <w:webHidden/>
          </w:rPr>
        </w:r>
        <w:r>
          <w:rPr>
            <w:noProof/>
            <w:webHidden/>
          </w:rPr>
          <w:fldChar w:fldCharType="separate"/>
        </w:r>
        <w:r>
          <w:rPr>
            <w:noProof/>
            <w:webHidden/>
          </w:rPr>
          <w:t>82</w:t>
        </w:r>
        <w:r>
          <w:rPr>
            <w:noProof/>
            <w:webHidden/>
          </w:rPr>
          <w:fldChar w:fldCharType="end"/>
        </w:r>
      </w:hyperlink>
    </w:p>
    <w:p w14:paraId="6DD5823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2" w:history="1">
        <w:r w:rsidRPr="00524E91">
          <w:rPr>
            <w:rStyle w:val="Hypertextovprepojenie"/>
            <w:noProof/>
            <w:lang w:bidi="en-US"/>
          </w:rPr>
          <w:t>Obrázok 3.19. Výpočet SV z impedancie hrudníka a jeho porovnanie s meraním SV echokardiografiou</w:t>
        </w:r>
        <w:r>
          <w:rPr>
            <w:noProof/>
            <w:webHidden/>
          </w:rPr>
          <w:tab/>
        </w:r>
        <w:r>
          <w:rPr>
            <w:noProof/>
            <w:webHidden/>
          </w:rPr>
          <w:fldChar w:fldCharType="begin"/>
        </w:r>
        <w:r>
          <w:rPr>
            <w:noProof/>
            <w:webHidden/>
          </w:rPr>
          <w:instrText xml:space="preserve"> PAGEREF _Toc516828082 \h </w:instrText>
        </w:r>
        <w:r>
          <w:rPr>
            <w:noProof/>
            <w:webHidden/>
          </w:rPr>
        </w:r>
        <w:r>
          <w:rPr>
            <w:noProof/>
            <w:webHidden/>
          </w:rPr>
          <w:fldChar w:fldCharType="separate"/>
        </w:r>
        <w:r>
          <w:rPr>
            <w:noProof/>
            <w:webHidden/>
          </w:rPr>
          <w:t>83</w:t>
        </w:r>
        <w:r>
          <w:rPr>
            <w:noProof/>
            <w:webHidden/>
          </w:rPr>
          <w:fldChar w:fldCharType="end"/>
        </w:r>
      </w:hyperlink>
    </w:p>
    <w:p w14:paraId="32F127A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3" w:history="1">
        <w:r w:rsidRPr="00524E91">
          <w:rPr>
            <w:rStyle w:val="Hypertextovprepojenie"/>
            <w:noProof/>
            <w:lang w:bidi="en-US"/>
          </w:rPr>
          <w:t>Obrázok 3.20: Bland Altmanova analýza zhody medzi meraním SV z impedancie krku podľa Bernštainovej rovnice (37) a echokardiografiou.</w:t>
        </w:r>
        <w:r>
          <w:rPr>
            <w:noProof/>
            <w:webHidden/>
          </w:rPr>
          <w:tab/>
        </w:r>
        <w:r>
          <w:rPr>
            <w:noProof/>
            <w:webHidden/>
          </w:rPr>
          <w:fldChar w:fldCharType="begin"/>
        </w:r>
        <w:r>
          <w:rPr>
            <w:noProof/>
            <w:webHidden/>
          </w:rPr>
          <w:instrText xml:space="preserve"> PAGEREF _Toc516828083 \h </w:instrText>
        </w:r>
        <w:r>
          <w:rPr>
            <w:noProof/>
            <w:webHidden/>
          </w:rPr>
        </w:r>
        <w:r>
          <w:rPr>
            <w:noProof/>
            <w:webHidden/>
          </w:rPr>
          <w:fldChar w:fldCharType="separate"/>
        </w:r>
        <w:r>
          <w:rPr>
            <w:noProof/>
            <w:webHidden/>
          </w:rPr>
          <w:t>84</w:t>
        </w:r>
        <w:r>
          <w:rPr>
            <w:noProof/>
            <w:webHidden/>
          </w:rPr>
          <w:fldChar w:fldCharType="end"/>
        </w:r>
      </w:hyperlink>
    </w:p>
    <w:p w14:paraId="688A5FC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4" w:history="1">
        <w:r w:rsidRPr="00524E91">
          <w:rPr>
            <w:rStyle w:val="Hypertextovprepojenie"/>
            <w:noProof/>
            <w:lang w:bidi="en-US"/>
          </w:rPr>
          <w:t>Obrázok 3.21: Bland Altmanova analýza zhody medzi meraním SV z impedancie hrudníka podľa Bernštainovej rovnice (37) a echokardiografiou.</w:t>
        </w:r>
        <w:r>
          <w:rPr>
            <w:noProof/>
            <w:webHidden/>
          </w:rPr>
          <w:tab/>
        </w:r>
        <w:r>
          <w:rPr>
            <w:noProof/>
            <w:webHidden/>
          </w:rPr>
          <w:fldChar w:fldCharType="begin"/>
        </w:r>
        <w:r>
          <w:rPr>
            <w:noProof/>
            <w:webHidden/>
          </w:rPr>
          <w:instrText xml:space="preserve"> PAGEREF _Toc516828084 \h </w:instrText>
        </w:r>
        <w:r>
          <w:rPr>
            <w:noProof/>
            <w:webHidden/>
          </w:rPr>
        </w:r>
        <w:r>
          <w:rPr>
            <w:noProof/>
            <w:webHidden/>
          </w:rPr>
          <w:fldChar w:fldCharType="separate"/>
        </w:r>
        <w:r>
          <w:rPr>
            <w:noProof/>
            <w:webHidden/>
          </w:rPr>
          <w:t>85</w:t>
        </w:r>
        <w:r>
          <w:rPr>
            <w:noProof/>
            <w:webHidden/>
          </w:rPr>
          <w:fldChar w:fldCharType="end"/>
        </w:r>
      </w:hyperlink>
    </w:p>
    <w:p w14:paraId="1F88F45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5" w:history="1">
        <w:r w:rsidRPr="00524E91">
          <w:rPr>
            <w:rStyle w:val="Hypertextovprepojenie"/>
            <w:noProof/>
            <w:lang w:bidi="en-US"/>
          </w:rPr>
          <w:t>Obrázok 3.22: Relatívne zmeny SV subjektu 53 pri záťaži.</w:t>
        </w:r>
        <w:r>
          <w:rPr>
            <w:noProof/>
            <w:webHidden/>
          </w:rPr>
          <w:tab/>
        </w:r>
        <w:r>
          <w:rPr>
            <w:noProof/>
            <w:webHidden/>
          </w:rPr>
          <w:fldChar w:fldCharType="begin"/>
        </w:r>
        <w:r>
          <w:rPr>
            <w:noProof/>
            <w:webHidden/>
          </w:rPr>
          <w:instrText xml:space="preserve"> PAGEREF _Toc516828085 \h </w:instrText>
        </w:r>
        <w:r>
          <w:rPr>
            <w:noProof/>
            <w:webHidden/>
          </w:rPr>
        </w:r>
        <w:r>
          <w:rPr>
            <w:noProof/>
            <w:webHidden/>
          </w:rPr>
          <w:fldChar w:fldCharType="separate"/>
        </w:r>
        <w:r>
          <w:rPr>
            <w:noProof/>
            <w:webHidden/>
          </w:rPr>
          <w:t>87</w:t>
        </w:r>
        <w:r>
          <w:rPr>
            <w:noProof/>
            <w:webHidden/>
          </w:rPr>
          <w:fldChar w:fldCharType="end"/>
        </w:r>
      </w:hyperlink>
    </w:p>
    <w:p w14:paraId="6411828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6" w:history="1">
        <w:r w:rsidRPr="00524E91">
          <w:rPr>
            <w:rStyle w:val="Hypertextovprepojenie"/>
            <w:noProof/>
            <w:lang w:bidi="en-US"/>
          </w:rPr>
          <w:t>Obrázok 3.23: Relatívne zmeny SV subjektu 49 pri záťaži.</w:t>
        </w:r>
        <w:r>
          <w:rPr>
            <w:noProof/>
            <w:webHidden/>
          </w:rPr>
          <w:tab/>
        </w:r>
        <w:r>
          <w:rPr>
            <w:noProof/>
            <w:webHidden/>
          </w:rPr>
          <w:fldChar w:fldCharType="begin"/>
        </w:r>
        <w:r>
          <w:rPr>
            <w:noProof/>
            <w:webHidden/>
          </w:rPr>
          <w:instrText xml:space="preserve"> PAGEREF _Toc516828086 \h </w:instrText>
        </w:r>
        <w:r>
          <w:rPr>
            <w:noProof/>
            <w:webHidden/>
          </w:rPr>
        </w:r>
        <w:r>
          <w:rPr>
            <w:noProof/>
            <w:webHidden/>
          </w:rPr>
          <w:fldChar w:fldCharType="separate"/>
        </w:r>
        <w:r>
          <w:rPr>
            <w:noProof/>
            <w:webHidden/>
          </w:rPr>
          <w:t>87</w:t>
        </w:r>
        <w:r>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23" w:name="_Toc516827991"/>
      <w:r w:rsidRPr="00630043">
        <w:lastRenderedPageBreak/>
        <w:t>ZOZNAM TABULIEK</w:t>
      </w:r>
      <w:bookmarkEnd w:id="23"/>
    </w:p>
    <w:p w14:paraId="77826612" w14:textId="77777777" w:rsidR="00BD7167" w:rsidRPr="00630043" w:rsidRDefault="00BD7167" w:rsidP="00BD7167"/>
    <w:p w14:paraId="6092C90F" w14:textId="77777777" w:rsidR="00A37FEB"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28087" w:history="1">
        <w:r w:rsidR="00A37FEB" w:rsidRPr="00C8550A">
          <w:rPr>
            <w:rStyle w:val="Hypertextovprepojenie"/>
            <w:noProof/>
            <w:lang w:bidi="en-US"/>
          </w:rPr>
          <w:t>Tabuľka 1: Komponenty obehovej sústavy.</w:t>
        </w:r>
        <w:r w:rsidR="00A37FEB">
          <w:rPr>
            <w:noProof/>
            <w:webHidden/>
          </w:rPr>
          <w:tab/>
        </w:r>
        <w:r w:rsidR="00A37FEB">
          <w:rPr>
            <w:noProof/>
            <w:webHidden/>
          </w:rPr>
          <w:fldChar w:fldCharType="begin"/>
        </w:r>
        <w:r w:rsidR="00A37FEB">
          <w:rPr>
            <w:noProof/>
            <w:webHidden/>
          </w:rPr>
          <w:instrText xml:space="preserve"> PAGEREF _Toc516828087 \h </w:instrText>
        </w:r>
        <w:r w:rsidR="00A37FEB">
          <w:rPr>
            <w:noProof/>
            <w:webHidden/>
          </w:rPr>
        </w:r>
        <w:r w:rsidR="00A37FEB">
          <w:rPr>
            <w:noProof/>
            <w:webHidden/>
          </w:rPr>
          <w:fldChar w:fldCharType="separate"/>
        </w:r>
        <w:r w:rsidR="00A37FEB">
          <w:rPr>
            <w:noProof/>
            <w:webHidden/>
          </w:rPr>
          <w:t>4</w:t>
        </w:r>
        <w:r w:rsidR="00A37FEB">
          <w:rPr>
            <w:noProof/>
            <w:webHidden/>
          </w:rPr>
          <w:fldChar w:fldCharType="end"/>
        </w:r>
      </w:hyperlink>
    </w:p>
    <w:p w14:paraId="7A381C7D"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8" w:history="1">
        <w:r w:rsidRPr="00C8550A">
          <w:rPr>
            <w:rStyle w:val="Hypertextovprepojenie"/>
            <w:noProof/>
            <w:lang w:bidi="en-US"/>
          </w:rPr>
          <w:t>Tabuľka 2: Charakteristiky meraných dobrovoľníkov.</w:t>
        </w:r>
        <w:r>
          <w:rPr>
            <w:noProof/>
            <w:webHidden/>
          </w:rPr>
          <w:tab/>
        </w:r>
        <w:r>
          <w:rPr>
            <w:noProof/>
            <w:webHidden/>
          </w:rPr>
          <w:fldChar w:fldCharType="begin"/>
        </w:r>
        <w:r>
          <w:rPr>
            <w:noProof/>
            <w:webHidden/>
          </w:rPr>
          <w:instrText xml:space="preserve"> PAGEREF _Toc516828088 \h </w:instrText>
        </w:r>
        <w:r>
          <w:rPr>
            <w:noProof/>
            <w:webHidden/>
          </w:rPr>
        </w:r>
        <w:r>
          <w:rPr>
            <w:noProof/>
            <w:webHidden/>
          </w:rPr>
          <w:fldChar w:fldCharType="separate"/>
        </w:r>
        <w:r>
          <w:rPr>
            <w:noProof/>
            <w:webHidden/>
          </w:rPr>
          <w:t>34</w:t>
        </w:r>
        <w:r>
          <w:rPr>
            <w:noProof/>
            <w:webHidden/>
          </w:rPr>
          <w:fldChar w:fldCharType="end"/>
        </w:r>
      </w:hyperlink>
    </w:p>
    <w:p w14:paraId="55A9D1A8"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9" w:history="1">
        <w:r w:rsidRPr="00C8550A">
          <w:rPr>
            <w:rStyle w:val="Hypertextovprepojenie"/>
            <w:noProof/>
            <w:lang w:bidi="en-US"/>
          </w:rPr>
          <w:t>Tabuľka 3: Tabuľka pásmových filtrov so spodnými a hornými hraničnými frekvenciami.</w:t>
        </w:r>
        <w:r>
          <w:rPr>
            <w:noProof/>
            <w:webHidden/>
          </w:rPr>
          <w:tab/>
        </w:r>
        <w:r>
          <w:rPr>
            <w:noProof/>
            <w:webHidden/>
          </w:rPr>
          <w:fldChar w:fldCharType="begin"/>
        </w:r>
        <w:r>
          <w:rPr>
            <w:noProof/>
            <w:webHidden/>
          </w:rPr>
          <w:instrText xml:space="preserve"> PAGEREF _Toc516828089 \h </w:instrText>
        </w:r>
        <w:r>
          <w:rPr>
            <w:noProof/>
            <w:webHidden/>
          </w:rPr>
        </w:r>
        <w:r>
          <w:rPr>
            <w:noProof/>
            <w:webHidden/>
          </w:rPr>
          <w:fldChar w:fldCharType="separate"/>
        </w:r>
        <w:r>
          <w:rPr>
            <w:noProof/>
            <w:webHidden/>
          </w:rPr>
          <w:t>44</w:t>
        </w:r>
        <w:r>
          <w:rPr>
            <w:noProof/>
            <w:webHidden/>
          </w:rPr>
          <w:fldChar w:fldCharType="end"/>
        </w:r>
      </w:hyperlink>
    </w:p>
    <w:p w14:paraId="6EDD09B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0" w:history="1">
        <w:r w:rsidRPr="00C8550A">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28090 \h </w:instrText>
        </w:r>
        <w:r>
          <w:rPr>
            <w:noProof/>
            <w:webHidden/>
          </w:rPr>
        </w:r>
        <w:r>
          <w:rPr>
            <w:noProof/>
            <w:webHidden/>
          </w:rPr>
          <w:fldChar w:fldCharType="separate"/>
        </w:r>
        <w:r>
          <w:rPr>
            <w:noProof/>
            <w:webHidden/>
          </w:rPr>
          <w:t>45</w:t>
        </w:r>
        <w:r>
          <w:rPr>
            <w:noProof/>
            <w:webHidden/>
          </w:rPr>
          <w:fldChar w:fldCharType="end"/>
        </w:r>
      </w:hyperlink>
    </w:p>
    <w:p w14:paraId="30CBDDE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1" w:history="1">
        <w:r w:rsidRPr="00C8550A">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28091 \h </w:instrText>
        </w:r>
        <w:r>
          <w:rPr>
            <w:noProof/>
            <w:webHidden/>
          </w:rPr>
        </w:r>
        <w:r>
          <w:rPr>
            <w:noProof/>
            <w:webHidden/>
          </w:rPr>
          <w:fldChar w:fldCharType="separate"/>
        </w:r>
        <w:r>
          <w:rPr>
            <w:noProof/>
            <w:webHidden/>
          </w:rPr>
          <w:t>45</w:t>
        </w:r>
        <w:r>
          <w:rPr>
            <w:noProof/>
            <w:webHidden/>
          </w:rPr>
          <w:fldChar w:fldCharType="end"/>
        </w:r>
      </w:hyperlink>
    </w:p>
    <w:p w14:paraId="180D723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2" w:history="1">
        <w:r w:rsidRPr="00C8550A">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28092 \h </w:instrText>
        </w:r>
        <w:r>
          <w:rPr>
            <w:noProof/>
            <w:webHidden/>
          </w:rPr>
        </w:r>
        <w:r>
          <w:rPr>
            <w:noProof/>
            <w:webHidden/>
          </w:rPr>
          <w:fldChar w:fldCharType="separate"/>
        </w:r>
        <w:r>
          <w:rPr>
            <w:noProof/>
            <w:webHidden/>
          </w:rPr>
          <w:t>50</w:t>
        </w:r>
        <w:r>
          <w:rPr>
            <w:noProof/>
            <w:webHidden/>
          </w:rPr>
          <w:fldChar w:fldCharType="end"/>
        </w:r>
      </w:hyperlink>
    </w:p>
    <w:p w14:paraId="56E271E7"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3" w:history="1">
        <w:r w:rsidRPr="00C8550A">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28093 \h </w:instrText>
        </w:r>
        <w:r>
          <w:rPr>
            <w:noProof/>
            <w:webHidden/>
          </w:rPr>
        </w:r>
        <w:r>
          <w:rPr>
            <w:noProof/>
            <w:webHidden/>
          </w:rPr>
          <w:fldChar w:fldCharType="separate"/>
        </w:r>
        <w:r>
          <w:rPr>
            <w:noProof/>
            <w:webHidden/>
          </w:rPr>
          <w:t>52</w:t>
        </w:r>
        <w:r>
          <w:rPr>
            <w:noProof/>
            <w:webHidden/>
          </w:rPr>
          <w:fldChar w:fldCharType="end"/>
        </w:r>
      </w:hyperlink>
    </w:p>
    <w:p w14:paraId="48389C4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4" w:history="1">
        <w:r w:rsidRPr="00C8550A">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28094 \h </w:instrText>
        </w:r>
        <w:r>
          <w:rPr>
            <w:noProof/>
            <w:webHidden/>
          </w:rPr>
        </w:r>
        <w:r>
          <w:rPr>
            <w:noProof/>
            <w:webHidden/>
          </w:rPr>
          <w:fldChar w:fldCharType="separate"/>
        </w:r>
        <w:r>
          <w:rPr>
            <w:noProof/>
            <w:webHidden/>
          </w:rPr>
          <w:t>59</w:t>
        </w:r>
        <w:r>
          <w:rPr>
            <w:noProof/>
            <w:webHidden/>
          </w:rPr>
          <w:fldChar w:fldCharType="end"/>
        </w:r>
      </w:hyperlink>
    </w:p>
    <w:p w14:paraId="3ED06F8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5" w:history="1">
        <w:r w:rsidRPr="00C8550A">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28095 \h </w:instrText>
        </w:r>
        <w:r>
          <w:rPr>
            <w:noProof/>
            <w:webHidden/>
          </w:rPr>
        </w:r>
        <w:r>
          <w:rPr>
            <w:noProof/>
            <w:webHidden/>
          </w:rPr>
          <w:fldChar w:fldCharType="separate"/>
        </w:r>
        <w:r>
          <w:rPr>
            <w:noProof/>
            <w:webHidden/>
          </w:rPr>
          <w:t>60</w:t>
        </w:r>
        <w:r>
          <w:rPr>
            <w:noProof/>
            <w:webHidden/>
          </w:rPr>
          <w:fldChar w:fldCharType="end"/>
        </w:r>
      </w:hyperlink>
    </w:p>
    <w:p w14:paraId="5D53E4D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6" w:history="1">
        <w:r w:rsidRPr="00C8550A">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28096 \h </w:instrText>
        </w:r>
        <w:r>
          <w:rPr>
            <w:noProof/>
            <w:webHidden/>
          </w:rPr>
        </w:r>
        <w:r>
          <w:rPr>
            <w:noProof/>
            <w:webHidden/>
          </w:rPr>
          <w:fldChar w:fldCharType="separate"/>
        </w:r>
        <w:r>
          <w:rPr>
            <w:noProof/>
            <w:webHidden/>
          </w:rPr>
          <w:t>62</w:t>
        </w:r>
        <w:r>
          <w:rPr>
            <w:noProof/>
            <w:webHidden/>
          </w:rPr>
          <w:fldChar w:fldCharType="end"/>
        </w:r>
      </w:hyperlink>
    </w:p>
    <w:p w14:paraId="767FC30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7" w:history="1">
        <w:r w:rsidRPr="00C8550A">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28097 \h </w:instrText>
        </w:r>
        <w:r>
          <w:rPr>
            <w:noProof/>
            <w:webHidden/>
          </w:rPr>
        </w:r>
        <w:r>
          <w:rPr>
            <w:noProof/>
            <w:webHidden/>
          </w:rPr>
          <w:fldChar w:fldCharType="separate"/>
        </w:r>
        <w:r>
          <w:rPr>
            <w:noProof/>
            <w:webHidden/>
          </w:rPr>
          <w:t>63</w:t>
        </w:r>
        <w:r>
          <w:rPr>
            <w:noProof/>
            <w:webHidden/>
          </w:rPr>
          <w:fldChar w:fldCharType="end"/>
        </w:r>
      </w:hyperlink>
    </w:p>
    <w:p w14:paraId="1E6AE8F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8" w:history="1">
        <w:r w:rsidRPr="00C8550A">
          <w:rPr>
            <w:rStyle w:val="Hypertextovprepojenie"/>
            <w:noProof/>
            <w:lang w:bidi="en-US"/>
          </w:rPr>
          <w:t>Tabuľka 12: Porovnanie hodnota bioimpedančných parametov z literatúry a tejto práce.</w:t>
        </w:r>
        <w:r>
          <w:rPr>
            <w:noProof/>
            <w:webHidden/>
          </w:rPr>
          <w:tab/>
        </w:r>
        <w:r>
          <w:rPr>
            <w:noProof/>
            <w:webHidden/>
          </w:rPr>
          <w:fldChar w:fldCharType="begin"/>
        </w:r>
        <w:r>
          <w:rPr>
            <w:noProof/>
            <w:webHidden/>
          </w:rPr>
          <w:instrText xml:space="preserve"> PAGEREF _Toc516828098 \h </w:instrText>
        </w:r>
        <w:r>
          <w:rPr>
            <w:noProof/>
            <w:webHidden/>
          </w:rPr>
        </w:r>
        <w:r>
          <w:rPr>
            <w:noProof/>
            <w:webHidden/>
          </w:rPr>
          <w:fldChar w:fldCharType="separate"/>
        </w:r>
        <w:r>
          <w:rPr>
            <w:noProof/>
            <w:webHidden/>
          </w:rPr>
          <w:t>64</w:t>
        </w:r>
        <w:r>
          <w:rPr>
            <w:noProof/>
            <w:webHidden/>
          </w:rPr>
          <w:fldChar w:fldCharType="end"/>
        </w:r>
      </w:hyperlink>
    </w:p>
    <w:p w14:paraId="0677654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9" w:history="1">
        <w:r w:rsidRPr="00C8550A">
          <w:rPr>
            <w:rStyle w:val="Hypertextovprepojenie"/>
            <w:noProof/>
            <w:lang w:bidi="en-US"/>
          </w:rPr>
          <w:t xml:space="preserve">Tabuľka 13: </w:t>
        </w:r>
        <w:r w:rsidRPr="00C8550A">
          <w:rPr>
            <w:rStyle w:val="Hypertextovprepojenie"/>
            <w:noProof/>
            <w:highlight w:val="yellow"/>
            <w:lang w:bidi="en-US"/>
          </w:rPr>
          <w:t>Sila väzba</w:t>
        </w:r>
        <w:r w:rsidRPr="00C8550A">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28099 \h </w:instrText>
        </w:r>
        <w:r>
          <w:rPr>
            <w:noProof/>
            <w:webHidden/>
          </w:rPr>
        </w:r>
        <w:r>
          <w:rPr>
            <w:noProof/>
            <w:webHidden/>
          </w:rPr>
          <w:fldChar w:fldCharType="separate"/>
        </w:r>
        <w:r>
          <w:rPr>
            <w:noProof/>
            <w:webHidden/>
          </w:rPr>
          <w:t>70</w:t>
        </w:r>
        <w:r>
          <w:rPr>
            <w:noProof/>
            <w:webHidden/>
          </w:rPr>
          <w:fldChar w:fldCharType="end"/>
        </w:r>
      </w:hyperlink>
    </w:p>
    <w:p w14:paraId="2D762F90"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100" w:history="1">
        <w:r w:rsidRPr="00C8550A">
          <w:rPr>
            <w:rStyle w:val="Hypertextovprepojenie"/>
            <w:noProof/>
            <w:lang w:bidi="en-US"/>
          </w:rPr>
          <w:t>Tabuľka 14: Priemerné hodnoty a výchylky hemodynamických parametrov</w:t>
        </w:r>
        <w:r>
          <w:rPr>
            <w:noProof/>
            <w:webHidden/>
          </w:rPr>
          <w:tab/>
        </w:r>
        <w:r>
          <w:rPr>
            <w:noProof/>
            <w:webHidden/>
          </w:rPr>
          <w:fldChar w:fldCharType="begin"/>
        </w:r>
        <w:r>
          <w:rPr>
            <w:noProof/>
            <w:webHidden/>
          </w:rPr>
          <w:instrText xml:space="preserve"> PAGEREF _Toc516828100 \h </w:instrText>
        </w:r>
        <w:r>
          <w:rPr>
            <w:noProof/>
            <w:webHidden/>
          </w:rPr>
        </w:r>
        <w:r>
          <w:rPr>
            <w:noProof/>
            <w:webHidden/>
          </w:rPr>
          <w:fldChar w:fldCharType="separate"/>
        </w:r>
        <w:r>
          <w:rPr>
            <w:noProof/>
            <w:webHidden/>
          </w:rPr>
          <w:t>73</w:t>
        </w:r>
        <w:r>
          <w:rPr>
            <w:noProof/>
            <w:webHidden/>
          </w:rPr>
          <w:fldChar w:fldCharType="end"/>
        </w:r>
      </w:hyperlink>
    </w:p>
    <w:p w14:paraId="2A0B731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101" w:history="1">
        <w:r w:rsidRPr="00C8550A">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28101 \h </w:instrText>
        </w:r>
        <w:r>
          <w:rPr>
            <w:noProof/>
            <w:webHidden/>
          </w:rPr>
        </w:r>
        <w:r>
          <w:rPr>
            <w:noProof/>
            <w:webHidden/>
          </w:rPr>
          <w:fldChar w:fldCharType="separate"/>
        </w:r>
        <w:r>
          <w:rPr>
            <w:noProof/>
            <w:webHidden/>
          </w:rPr>
          <w:t>78</w:t>
        </w:r>
        <w:r>
          <w:rPr>
            <w:noProof/>
            <w:webHidden/>
          </w:rPr>
          <w:fldChar w:fldCharType="end"/>
        </w:r>
      </w:hyperlink>
    </w:p>
    <w:p w14:paraId="144A1F28" w14:textId="77777777"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4" w:name="_Toc516827992"/>
      <w:r w:rsidRPr="00630043">
        <w:lastRenderedPageBreak/>
        <w:t>Úvod</w:t>
      </w:r>
      <w:bookmarkEnd w:id="4"/>
      <w:bookmarkEnd w:id="24"/>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7CC62A1B"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77777777" w:rsidR="00BD7167" w:rsidRPr="00630043" w:rsidRDefault="00BD7167" w:rsidP="00BD7167">
      <w:r w:rsidRPr="00630043">
        <w:lastRenderedPageBreak/>
        <w:t>Aj keď je i</w:t>
      </w:r>
      <w:commentRangeStart w:id="25"/>
      <w:r w:rsidRPr="00630043">
        <w:t xml:space="preserve">mpedančná kardiografia známa metodika už od 50-tych rokov </w:t>
      </w:r>
      <w:r w:rsidRPr="00B66FCC">
        <w:fldChar w:fldCharType="begin"/>
      </w:r>
      <w: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jej využitie v klinickej praxi je obmedzené, hlavne </w:t>
      </w:r>
      <w:commentRangeEnd w:id="25"/>
      <w:r w:rsidRPr="00630043">
        <w:rPr>
          <w:rStyle w:val="Odkaznakomentr"/>
        </w:rPr>
        <w:commentReference w:id="25"/>
      </w:r>
      <w:r w:rsidRPr="00630043">
        <w:t>pre slabú presnosť vo vypočítaných absolútnych hodnotách parametrov SV a CO</w:t>
      </w:r>
      <w:r w:rsidRPr="00B66FCC">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instrText xml:space="preserve"> ADDIN EN.CITE </w:instrText>
      </w:r>
      <w: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instrText xml:space="preserve"> ADDIN EN.CITE.DATA </w:instrText>
      </w:r>
      <w:r>
        <w:fldChar w:fldCharType="end"/>
      </w:r>
      <w:r w:rsidRPr="00B66FCC">
        <w:fldChar w:fldCharType="separate"/>
      </w:r>
      <w:r>
        <w:rPr>
          <w:noProof/>
        </w:rPr>
        <w:t>[5]</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instrText xml:space="preserve"> ADDIN EN.CITE </w:instrText>
      </w:r>
      <w: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instrText xml:space="preserve"> ADDIN EN.CITE.DATA </w:instrText>
      </w:r>
      <w:r>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0097C6EB" w:rsidR="00BD7167" w:rsidRPr="00630043" w:rsidRDefault="00BD7167" w:rsidP="00BD7167">
      <w:r w:rsidRPr="00630043">
        <w:t>Druhým dôvodom je nejasný pôvodu bioimpedančného signálu</w:t>
      </w:r>
      <w:r w:rsidR="0068248B">
        <w:t xml:space="preserve">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7777777"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6" w:name="_Toc516827993"/>
      <w:r w:rsidRPr="00630043">
        <w:lastRenderedPageBreak/>
        <w:t>Teoretická časť</w:t>
      </w:r>
      <w:bookmarkEnd w:id="26"/>
    </w:p>
    <w:p w14:paraId="3E1C9482" w14:textId="77777777"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 pumpy vypudia približne 5l krvy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77777777" w:rsidR="00BD7167" w:rsidRPr="00630043" w:rsidRDefault="00BD7167" w:rsidP="00BD7167">
      <w:r>
        <w:t xml:space="preserve">, kde HR predtavuje srdcovú frekvenciu. </w:t>
      </w:r>
      <w:r w:rsidRPr="00630043">
        <w:t xml:space="preserve">Veľkosť srdečného výdaj závisí na veľkosti tela a je najlepšie normalizovaný k ploche tela. Parametrom ktorý vyjadruje normalizovaný srdečný výdaj je </w:t>
      </w:r>
      <w:r w:rsidRPr="00B66FCC">
        <w:rPr>
          <w:i/>
        </w:rPr>
        <w:t>Cardiac index</w:t>
      </w:r>
      <w:r w:rsidRPr="00630043">
        <w:rPr>
          <w:i/>
        </w:rPr>
        <w:t>. Vyjadruje</w:t>
      </w:r>
      <w:r w:rsidRPr="00630043">
        <w:t xml:space="preserve"> srdečn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Style w:val="Normlnywebov"/>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7" w:name="_Ref510004507"/>
      <w:bookmarkStart w:id="28" w:name="_Toc513584971"/>
      <w:bookmarkStart w:id="29" w:name="_Toc516828087"/>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7"/>
      <w:r w:rsidRPr="00630043">
        <w:rPr>
          <w:lang w:val="sk-SK"/>
        </w:rPr>
        <w:t>: Komponenty obehovej sústavy.</w:t>
      </w:r>
      <w:bookmarkEnd w:id="28"/>
      <w:bookmarkEnd w:id="29"/>
      <w:r w:rsidRPr="00630043">
        <w:rPr>
          <w:lang w:val="sk-SK"/>
        </w:rPr>
        <w:t xml:space="preserve"> </w:t>
      </w:r>
    </w:p>
    <w:p w14:paraId="7DFBC2D5" w14:textId="77777777" w:rsidR="00BD7167" w:rsidRPr="00630043" w:rsidRDefault="00BD7167" w:rsidP="00BD7167">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B66FCC">
        <w:rPr>
          <w:rFonts w:eastAsiaTheme="majorEastAsia" w:cstheme="majorBidi"/>
          <w:spacing w:val="10"/>
          <w:sz w:val="22"/>
          <w:szCs w:val="18"/>
          <w:lang w:eastAsia="en-US" w:bidi="en-US"/>
        </w:rPr>
        <w:fldChar w:fldCharType="begin"/>
      </w:r>
      <w:r>
        <w:rPr>
          <w:rFonts w:eastAsiaTheme="majorEastAsia" w:cstheme="majorBidi"/>
          <w:spacing w:val="10"/>
          <w:sz w:val="22"/>
          <w:szCs w:val="18"/>
          <w:lang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rFonts w:eastAsiaTheme="majorEastAsia" w:cstheme="majorBidi"/>
          <w:spacing w:val="10"/>
          <w:sz w:val="22"/>
          <w:szCs w:val="18"/>
          <w:lang w:eastAsia="en-US" w:bidi="en-US"/>
        </w:rPr>
        <w:fldChar w:fldCharType="separate"/>
      </w:r>
      <w:r>
        <w:rPr>
          <w:rFonts w:eastAsiaTheme="majorEastAsia" w:cstheme="majorBidi"/>
          <w:noProof/>
          <w:spacing w:val="10"/>
          <w:sz w:val="22"/>
          <w:szCs w:val="18"/>
          <w:lang w:eastAsia="en-US" w:bidi="en-US"/>
        </w:rPr>
        <w:t>[10]</w:t>
      </w:r>
      <w:r w:rsidRPr="00B66FCC">
        <w:rPr>
          <w:rFonts w:eastAsiaTheme="majorEastAsia" w:cstheme="majorBidi"/>
          <w:spacing w:val="10"/>
          <w:sz w:val="22"/>
          <w:szCs w:val="18"/>
          <w:lang w:eastAsia="en-US" w:bidi="en-US"/>
        </w:rPr>
        <w:fldChar w:fldCharType="end"/>
      </w:r>
      <w:r w:rsidRPr="00630043">
        <w:rPr>
          <w:color w:val="000000"/>
        </w:rPr>
        <w:t>.</w:t>
      </w:r>
    </w:p>
    <w:p w14:paraId="3E6E61AF" w14:textId="77777777"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rPr>
        <w:instrText xml:space="preserve"> ADDIN EN.CITE </w:instrText>
      </w:r>
      <w:r>
        <w:rPr>
          <w:color w:val="000000"/>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30" w:name="_Toc516827994"/>
      <w:r w:rsidRPr="00630043">
        <w:t>Kardiovaskulárne parametre</w:t>
      </w:r>
      <w:bookmarkEnd w:id="30"/>
    </w:p>
    <w:p w14:paraId="4646BEDB" w14:textId="77777777" w:rsidR="00BD7167" w:rsidRPr="00630043" w:rsidRDefault="00BD7167" w:rsidP="00BD7167"/>
    <w:p w14:paraId="2314C15C" w14:textId="77777777" w:rsidR="00BD7167" w:rsidRPr="00630043" w:rsidRDefault="00BD7167" w:rsidP="00BD7167">
      <w:pPr>
        <w:pStyle w:val="Nadpis3"/>
      </w:pPr>
      <w:bookmarkStart w:id="31" w:name="_Toc516827995"/>
      <w:r w:rsidRPr="00630043">
        <w:t>Rozťažnosť artérií</w:t>
      </w:r>
      <w:bookmarkEnd w:id="31"/>
    </w:p>
    <w:p w14:paraId="6E4AAC2D" w14:textId="77777777"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Pr>
          <w:color w:val="000000"/>
        </w:rPr>
        <w:instrText xml:space="preserve"> ADDIN EN.CITE &lt;EndNote&gt;&lt;Cite&gt;&lt;Author&gt;Segers&lt;/Author&gt;&lt;Year&gt;1997&lt;/Year&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32"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32"/>
            <w:r w:rsidRPr="00630043">
              <w:rPr>
                <w:color w:val="000000"/>
              </w:rPr>
              <w:t>)</w:t>
            </w:r>
          </w:p>
        </w:tc>
      </w:tr>
    </w:tbl>
    <w:p w14:paraId="043A97EB" w14:textId="77777777" w:rsidR="00BD7167" w:rsidRPr="00B66FCC" w:rsidRDefault="00BD7167" w:rsidP="00BD7167">
      <w:pPr>
        <w:pStyle w:val="Nadpis3"/>
        <w:rPr>
          <w:rStyle w:val="Nadpis3Char"/>
        </w:rPr>
      </w:pPr>
      <w:bookmarkStart w:id="33" w:name="_Toc516827996"/>
      <w:r w:rsidRPr="00B66FCC">
        <w:t>Periférny odb</w:t>
      </w:r>
      <w:r w:rsidRPr="00630043">
        <w:rPr>
          <w:rStyle w:val="Nadpis3Char"/>
          <w:b/>
        </w:rPr>
        <w:t>or</w:t>
      </w:r>
      <w:bookmarkEnd w:id="33"/>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w:t>
      </w:r>
      <w:r w:rsidRPr="00630043">
        <w:rPr>
          <w:color w:val="000000"/>
        </w:rPr>
        <w:lastRenderedPageBreak/>
        <w:t xml:space="preserve">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34"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34"/>
            <w:r w:rsidRPr="00630043">
              <w:rPr>
                <w:color w:val="000000"/>
              </w:rPr>
              <w:t>)</w:t>
            </w:r>
          </w:p>
        </w:tc>
      </w:tr>
    </w:tbl>
    <w:p w14:paraId="6E90032D" w14:textId="77777777"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5"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5"/>
            <w:r w:rsidRPr="00630043">
              <w:rPr>
                <w:color w:val="000000"/>
              </w:rPr>
              <w:t>)</w:t>
            </w:r>
          </w:p>
        </w:tc>
      </w:tr>
    </w:tbl>
    <w:p w14:paraId="33D22689" w14:textId="77777777" w:rsidR="00BD7167" w:rsidRPr="00630043" w:rsidRDefault="00BD7167" w:rsidP="00BD7167">
      <w:pPr>
        <w:pStyle w:val="Nadpis3"/>
      </w:pPr>
      <w:bookmarkStart w:id="36" w:name="_Toc516827997"/>
      <w:r w:rsidRPr="00630043">
        <w:t>Intertancia krvi</w:t>
      </w:r>
      <w:bookmarkEnd w:id="36"/>
    </w:p>
    <w:p w14:paraId="201D13AA" w14:textId="77777777" w:rsidR="00BD7167" w:rsidRPr="00630043" w:rsidRDefault="00BD7167" w:rsidP="00BD7167">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B66FCC">
        <w:fldChar w:fldCharType="begin"/>
      </w:r>
      <w:r w:rsidRPr="00630043">
        <w:instrText xml:space="preserve"> REF intertancia \h </w:instrText>
      </w:r>
      <w:r w:rsidRPr="00B66FCC">
        <w:fldChar w:fldCharType="separate"/>
      </w:r>
      <w:r w:rsidR="00A37FEB">
        <w:rPr>
          <w:noProof/>
          <w:color w:val="000000"/>
        </w:rPr>
        <w:t>5</w:t>
      </w:r>
      <w:r w:rsidRPr="00B66FCC">
        <w:fldChar w:fldCharType="end"/>
      </w:r>
      <w:r w:rsidRPr="00630043">
        <w:t>).</w:t>
      </w:r>
    </w:p>
    <w:p w14:paraId="1688159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7"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7"/>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8" w:name="_Toc516827998"/>
      <w:r w:rsidRPr="00630043">
        <w:t>Dvojprvkový windkesselov hemodynamický model</w:t>
      </w:r>
      <w:bookmarkEnd w:id="38"/>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xml:space="preserve">. V literatúre často uvádzaná mechanická analógia tohto </w:t>
      </w:r>
      <w:r w:rsidRPr="00630043">
        <w:lastRenderedPageBreak/>
        <w:t>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9" w:name="_Ref509995353"/>
      <w:bookmarkStart w:id="40" w:name="_Ref509995117"/>
      <w:bookmarkStart w:id="41" w:name="_Toc51682805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9"/>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41"/>
    </w:p>
    <w:bookmarkEnd w:id="40"/>
    <w:p w14:paraId="74F33A20"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Greenwald&lt;/Author&gt;&lt;Year&gt;2002&lt;/Year&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77777777"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42" w:name="_Ref509470823"/>
      <w:bookmarkStart w:id="43" w:name="_Toc51682805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42"/>
      <w:r w:rsidRPr="00630043">
        <w:rPr>
          <w:lang w:val="sk-SK"/>
        </w:rPr>
        <w:t xml:space="preserve">:Náhradná el. schéma 2-dielneho </w:t>
      </w:r>
      <w:r>
        <w:rPr>
          <w:lang w:val="sk-SK"/>
        </w:rPr>
        <w:t>w</w:t>
      </w:r>
      <w:r w:rsidRPr="00630043">
        <w:rPr>
          <w:lang w:val="sk-SK"/>
        </w:rPr>
        <w:t>indkesselovho modelu</w:t>
      </w:r>
      <w:bookmarkEnd w:id="43"/>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BD7167"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t>(</w:t>
            </w:r>
            <w:bookmarkStart w:id="44"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44"/>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Style w:val="Normlnywebov"/>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5"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5"/>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6"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6"/>
            <w:r w:rsidRPr="00630043">
              <w:rPr>
                <w:color w:val="000000"/>
              </w:rPr>
              <w:t>)</w:t>
            </w:r>
          </w:p>
        </w:tc>
      </w:tr>
    </w:tbl>
    <w:p w14:paraId="500044AB" w14:textId="77777777" w:rsidR="00BD7167" w:rsidRPr="00630043" w:rsidRDefault="00BD7167" w:rsidP="00BD7167"/>
    <w:p w14:paraId="355743B1" w14:textId="7ABE1805"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instrText xml:space="preserve"> ADDIN EN.CITE </w:instrText>
      </w:r>
      <w: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7" w:name="_Ref510016402"/>
      <w:bookmarkStart w:id="48" w:name="_Ref510016396"/>
      <w:bookmarkStart w:id="49" w:name="_Ref516812809"/>
      <w:bookmarkStart w:id="50" w:name="_Ref516812813"/>
      <w:bookmarkStart w:id="51" w:name="_Toc51682805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52" w:name="_Ref509476787"/>
      <w:bookmarkEnd w:id="47"/>
      <w:r w:rsidRPr="00630043">
        <w:rPr>
          <w:lang w:val="sk-SK"/>
        </w:rPr>
        <w:t>: Tvar krivky arteriálneho krvného tlaku v rôznych artériách</w:t>
      </w:r>
      <w:bookmarkEnd w:id="49"/>
      <w:bookmarkEnd w:id="50"/>
      <w:bookmarkEnd w:id="51"/>
    </w:p>
    <w:p w14:paraId="22FE2C49" w14:textId="77777777" w:rsidR="00BD7167" w:rsidRPr="00630043" w:rsidRDefault="00BD7167" w:rsidP="00BD7167">
      <w:pPr>
        <w:pStyle w:val="Popis"/>
        <w:rPr>
          <w:lang w:val="sk-SK"/>
        </w:rPr>
      </w:pPr>
      <w:r w:rsidRPr="00630043">
        <w:rPr>
          <w:lang w:val="sk-SK"/>
        </w:rPr>
        <w:t>.</w:t>
      </w:r>
      <w:r>
        <w:rPr>
          <w:lang w:val="sk-SK"/>
        </w:rPr>
        <w:t xml:space="preserve">Prevzaté z </w:t>
      </w:r>
      <w:commentRangeStart w:id="53"/>
      <w:r w:rsidRPr="00B66FCC">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B66FCC">
        <w:rPr>
          <w:lang w:val="sk-SK"/>
        </w:rPr>
        <w:fldChar w:fldCharType="separate"/>
      </w:r>
      <w:r>
        <w:rPr>
          <w:noProof/>
          <w:lang w:val="sk-SK"/>
        </w:rPr>
        <w:t>[15]</w:t>
      </w:r>
      <w:r w:rsidRPr="00B66FCC">
        <w:rPr>
          <w:lang w:val="sk-SK"/>
        </w:rPr>
        <w:fldChar w:fldCharType="end"/>
      </w:r>
      <w:bookmarkEnd w:id="48"/>
      <w:bookmarkEnd w:id="52"/>
      <w:commentRangeEnd w:id="53"/>
      <w:r w:rsidRPr="00B66FCC">
        <w:rPr>
          <w:rStyle w:val="Odkaznakomentr"/>
          <w:rFonts w:eastAsia="Times New Roman" w:cs="Times New Roman"/>
          <w:spacing w:val="0"/>
          <w:lang w:val="sk-SK" w:eastAsia="cs-CZ" w:bidi="ar-SA"/>
        </w:rPr>
        <w:commentReference w:id="53"/>
      </w:r>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54" w:name="_Toc51682805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54"/>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7362063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a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55" w:name="_Toc516827999"/>
      <w:r>
        <w:t>Trojprvkový w</w:t>
      </w:r>
      <w:r w:rsidR="00BD7167" w:rsidRPr="00630043">
        <w:t>indkesselov hemodynamický model</w:t>
      </w:r>
      <w:bookmarkEnd w:id="55"/>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6"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6"/>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7" w:name="_Ref508524788"/>
      <w:bookmarkStart w:id="58" w:name="_Ref508529687"/>
      <w:bookmarkStart w:id="59" w:name="_Ref516812816"/>
      <w:bookmarkStart w:id="60" w:name="_Toc51682805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7"/>
      <w:r w:rsidRPr="00630043">
        <w:rPr>
          <w:lang w:val="sk-SK"/>
        </w:rPr>
        <w:t>: Mechanická a elektrická analógia 2,3 a 4 dielneho Windkesselovho modelu</w:t>
      </w:r>
      <w:bookmarkEnd w:id="59"/>
      <w:bookmarkEnd w:id="60"/>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fldChar w:fldCharType="separate"/>
      </w:r>
      <w:r w:rsidRPr="005D438D">
        <w:rPr>
          <w:noProof/>
          <w:lang w:val="sk-SK"/>
        </w:rPr>
        <w:t>[16]</w:t>
      </w:r>
      <w:r w:rsidRPr="005D438D">
        <w:rPr>
          <w:lang w:val="sk-SK"/>
        </w:rPr>
        <w:fldChar w:fldCharType="end"/>
      </w:r>
      <w:bookmarkEnd w:id="58"/>
      <w:r w:rsidRPr="005D438D">
        <w:rPr>
          <w:lang w:val="sk-SK"/>
        </w:rPr>
        <w:t>.</w:t>
      </w:r>
    </w:p>
    <w:p w14:paraId="31BEC771" w14:textId="7777777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61"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61"/>
            <w:r w:rsidRPr="00630043">
              <w:rPr>
                <w:color w:val="000000"/>
              </w:rPr>
              <w:t>)</w:t>
            </w:r>
          </w:p>
        </w:tc>
      </w:tr>
    </w:tbl>
    <w:p w14:paraId="0090127D" w14:textId="77777777" w:rsidR="00BD7167" w:rsidRPr="00630043" w:rsidRDefault="00BD7167" w:rsidP="00BD7167">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Pr="00630043">
        <w:rPr>
          <w:color w:val="000000"/>
        </w:rPr>
        <w:t xml:space="preserve"> je rozťažnosť proximálnej aorty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3221E34F" w14:textId="77777777" w:rsidR="00BD7167" w:rsidRPr="00630043" w:rsidRDefault="00BD7167" w:rsidP="00BD7167">
      <w:pPr>
        <w:rPr>
          <w:color w:val="000000"/>
        </w:rPr>
      </w:pPr>
    </w:p>
    <w:p w14:paraId="591A1362" w14:textId="5D949079" w:rsidR="00BD7167" w:rsidRPr="00630043" w:rsidRDefault="00BD7167" w:rsidP="00BD7167">
      <w:pPr>
        <w:pStyle w:val="Nadpis2"/>
      </w:pPr>
      <w:bookmarkStart w:id="62" w:name="_Toc516828000"/>
      <w:r w:rsidRPr="00630043">
        <w:t xml:space="preserve">Štvordielny </w:t>
      </w:r>
      <w:r w:rsidR="005D438D">
        <w:t>w</w:t>
      </w:r>
      <w:r w:rsidRPr="00630043">
        <w:t>indeksselov hemodynamický model</w:t>
      </w:r>
      <w:bookmarkEnd w:id="62"/>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63" w:name="_Toc516828001"/>
      <w:r w:rsidRPr="00630043">
        <w:t xml:space="preserve">Spôsoby merania srdcového výdaja – </w:t>
      </w:r>
      <w:bookmarkEnd w:id="63"/>
      <w:r w:rsidR="005D438D">
        <w:t>CO</w:t>
      </w:r>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64" w:name="_Toc516828002"/>
      <w:r w:rsidRPr="00630043">
        <w:t>Invazívne</w:t>
      </w:r>
      <w:bookmarkEnd w:id="64"/>
    </w:p>
    <w:p w14:paraId="67779A81" w14:textId="77777777" w:rsidR="00BD7167" w:rsidRPr="00630043" w:rsidRDefault="00BD7167" w:rsidP="00BD7167"/>
    <w:p w14:paraId="726F47D0" w14:textId="77777777" w:rsidR="00BD7167" w:rsidRPr="00630043" w:rsidRDefault="00BD7167" w:rsidP="00BD7167">
      <w:r w:rsidRPr="00630043">
        <w:t xml:space="preserve">Medzi invazívne patrí dilučná metóda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65" w:name="_Toc516828003"/>
      <w:r w:rsidRPr="00630043">
        <w:lastRenderedPageBreak/>
        <w:t>Neinvazívne</w:t>
      </w:r>
      <w:bookmarkEnd w:id="65"/>
    </w:p>
    <w:p w14:paraId="01DD08F7" w14:textId="77777777" w:rsidR="00BD7167" w:rsidRPr="00630043" w:rsidRDefault="00BD7167" w:rsidP="00BD7167"/>
    <w:p w14:paraId="17AD9445" w14:textId="77777777" w:rsidR="00BD7167" w:rsidRPr="00630043" w:rsidRDefault="00BD7167" w:rsidP="00BD7167">
      <w:r w:rsidRPr="00630043">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6"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6"/>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7"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7"/>
            <w:r w:rsidRPr="00630043">
              <w:rPr>
                <w:color w:val="000000"/>
              </w:rPr>
              <w:t>)</w:t>
            </w:r>
          </w:p>
        </w:tc>
      </w:tr>
    </w:tbl>
    <w:p w14:paraId="630E2503" w14:textId="77777777" w:rsidR="00BD7167" w:rsidRPr="00630043" w:rsidRDefault="00BD7167" w:rsidP="00BD7167"/>
    <w:p w14:paraId="30AED442" w14:textId="77777777"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 </w:instrText>
      </w:r>
      <w:r>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Style w:val="Normlnywebov"/>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BD7167"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lastRenderedPageBreak/>
              <w:t>(</w:t>
            </w:r>
            <w:bookmarkStart w:id="68"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8"/>
            <w:r w:rsidRPr="00630043">
              <w:rPr>
                <w:color w:val="000000"/>
              </w:rPr>
              <w:t>)</w:t>
            </w:r>
          </w:p>
        </w:tc>
      </w:tr>
    </w:tbl>
    <w:p w14:paraId="3A217F04" w14:textId="77777777"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B66FCC">
        <w:rPr>
          <w:rFonts w:eastAsiaTheme="minorEastAsia"/>
        </w:rPr>
        <w:fldChar w:fldCharType="begin"/>
      </w:r>
      <w:r>
        <w:rPr>
          <w:rFonts w:eastAsiaTheme="minorEastAsia"/>
        </w:rPr>
        <w:instrText xml:space="preserve"> ADDIN EN.CITE &lt;EndNote&gt;&lt;Cite&gt;&lt;Author&gt;Sollers&lt;/Author&gt;&lt;Year&gt;2006&lt;/Year&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 </w:instrText>
      </w:r>
      <w:r>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9" w:name="_Toc516828004"/>
      <w:r w:rsidRPr="00630043">
        <w:t>Impedančná kardiografia</w:t>
      </w:r>
      <w:bookmarkEnd w:id="69"/>
    </w:p>
    <w:p w14:paraId="11F00F2B" w14:textId="77777777" w:rsidR="00BD7167" w:rsidRPr="00630043" w:rsidRDefault="00BD7167" w:rsidP="00BD7167"/>
    <w:p w14:paraId="41829BFE" w14:textId="77777777" w:rsidR="00BD7167" w:rsidRPr="00630043" w:rsidRDefault="00BD7167" w:rsidP="00BD7167">
      <w:r w:rsidRPr="00630043">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instrText xml:space="preserve"> ADDIN EN.CITE &lt;EndNote&gt;&lt;Cite&gt;&lt;Author&gt;Bernstein&lt;/Author&gt;&lt;Year&gt;1986&lt;/Year&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B66FCC">
        <w:fldChar w:fldCharType="begin"/>
      </w:r>
      <w: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70"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Style w:val="Normlnywebov"/>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71"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71"/>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72"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72"/>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37FEB" w:rsidRPr="007B44BE" w:rsidRDefault="00A37FEB"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37FEB" w:rsidRPr="007B44BE" w:rsidRDefault="00A37FEB"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461C25A"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F17AC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777D88"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FF06C9"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FEBD13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431C25"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37FEB" w:rsidRPr="007B44BE" w:rsidRDefault="00A37FEB"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37FEB" w:rsidRPr="007B44BE" w:rsidRDefault="00A37FEB"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EF31D3C"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B234EF"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9EBFFF"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A52883"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E237B"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A37FEB" w:rsidRPr="007B44BE" w:rsidRDefault="00A37FEB"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A37FEB" w:rsidRPr="007B44BE" w:rsidRDefault="00A37FEB"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EE85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A37FEB" w:rsidRPr="007B44BE" w:rsidRDefault="00A37FEB"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A37FEB" w:rsidRPr="007B44BE" w:rsidRDefault="00A37FEB"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ACE61"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FD574"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247256"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44DDB"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DAAAB1"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41BDE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2BDD7"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F4076"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354C5"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81B63"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BE11B"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7777777" w:rsidR="00BD7167" w:rsidRPr="00630043" w:rsidRDefault="00BD7167" w:rsidP="00BD7167">
      <w:pPr>
        <w:pStyle w:val="Popis"/>
        <w:rPr>
          <w:vanish/>
          <w:color w:val="000000"/>
          <w:lang w:val="sk-SK"/>
          <w:specVanish/>
        </w:rPr>
      </w:pPr>
      <w:bookmarkStart w:id="73" w:name="_Ref509499377"/>
      <w:bookmarkStart w:id="74" w:name="_Toc51682805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73"/>
      <w:r w:rsidRPr="00630043">
        <w:rPr>
          <w:lang w:val="sk-SK"/>
        </w:rPr>
        <w:t>: Elektrická schéma paralelne zapojených odporov hrudníka.</w:t>
      </w:r>
      <w:bookmarkEnd w:id="74"/>
      <w:r w:rsidRPr="00630043">
        <w:rPr>
          <w:lang w:val="sk-SK"/>
        </w:rPr>
        <w:t xml:space="preserve"> </w:t>
      </w:r>
    </w:p>
    <w:p w14:paraId="7BBB5FB5" w14:textId="77777777"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75"/>
      <w:r w:rsidRPr="00630043">
        <w:rPr>
          <w:lang w:val="sk-SK"/>
        </w:rPr>
        <w:t>napätia</w:t>
      </w:r>
      <w:commentRangeEnd w:id="75"/>
      <w:r w:rsidRPr="00630043">
        <w:rPr>
          <w:rStyle w:val="Odkaznakomentr"/>
          <w:rFonts w:eastAsia="Times New Roman" w:cs="Times New Roman"/>
          <w:spacing w:val="0"/>
          <w:lang w:val="sk-SK" w:eastAsia="cs-CZ" w:bidi="ar-SA"/>
        </w:rPr>
        <w:commentReference w:id="75"/>
      </w:r>
      <w:r w:rsidRPr="00630043">
        <w:rPr>
          <w:lang w:val="sk-SK"/>
        </w:rPr>
        <w:t xml:space="preserve">. </w:t>
      </w:r>
      <w:r>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76"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76"/>
            <w:r w:rsidRPr="00630043">
              <w:rPr>
                <w:color w:val="000000"/>
              </w:rPr>
              <w:t>)</w:t>
            </w:r>
          </w:p>
        </w:tc>
      </w:tr>
    </w:tbl>
    <w:p w14:paraId="1374BC3F" w14:textId="77777777" w:rsidR="00BD7167" w:rsidRPr="00630043" w:rsidRDefault="00BD7167" w:rsidP="00BD7167">
      <w:pPr>
        <w:jc w:val="center"/>
        <w:rPr>
          <w:color w:val="000000"/>
        </w:rPr>
      </w:pPr>
    </w:p>
    <w:p w14:paraId="0066874B" w14:textId="77777777"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630043">
        <w:rPr>
          <w:color w:val="000000"/>
        </w:rPr>
        <w:t>. Počas systoly sa zväčší objem krvi v aorte, čím dôjde k </w:t>
      </w:r>
      <w:r w:rsidRPr="00630043">
        <w:rPr>
          <w:color w:val="000000"/>
          <w:highlight w:val="yellow"/>
        </w:rPr>
        <w:t>zväčšeniu priemeru elektrického vodiča v hrudníku</w:t>
      </w:r>
      <w:r w:rsidRPr="00630043">
        <w:rPr>
          <w:color w:val="000000"/>
        </w:rPr>
        <w:t xml:space="preserve">, a to spôsobí zníženie impedanci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w:t>
      </w:r>
      <w:commentRangeStart w:id="77"/>
      <w:r w:rsidRPr="00630043">
        <w:rPr>
          <w:color w:val="000000"/>
        </w:rPr>
        <w:t>krvi</w:t>
      </w:r>
      <w:commentRangeEnd w:id="77"/>
      <w:r w:rsidRPr="00630043">
        <w:rPr>
          <w:rStyle w:val="Odkaznakomentr"/>
        </w:rPr>
        <w:commentReference w:id="77"/>
      </w:r>
      <w:r w:rsidRPr="00630043">
        <w:rPr>
          <w:color w:val="000000"/>
        </w:rPr>
        <w:t xml:space="preserve">. Maximum zmeny rezistivity nastáva pri natočení červených krviniek dlhšou osou do 20° ku smeru toku krvi </w:t>
      </w:r>
      <w:r w:rsidRPr="00B66FCC">
        <w:rPr>
          <w:color w:val="000000"/>
          <w:sz w:val="22"/>
          <w:szCs w:val="22"/>
        </w:rPr>
        <w:fldChar w:fldCharType="begin"/>
      </w:r>
      <w:r>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3"/>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8" w:name="_Ref513446698"/>
      <w:bookmarkStart w:id="79" w:name="_Toc51682805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80" w:name="_Ref509500146"/>
      <w:bookmarkEnd w:id="78"/>
      <w:r w:rsidRPr="00630043">
        <w:rPr>
          <w:lang w:val="sk-SK"/>
        </w:rPr>
        <w:t>:</w:t>
      </w:r>
      <w:r w:rsidRPr="00630043">
        <w:rPr>
          <w:color w:val="000000"/>
          <w:szCs w:val="22"/>
          <w:lang w:val="sk-SK"/>
        </w:rPr>
        <w:t>Princíp zmeny vodivosti krvi</w:t>
      </w:r>
      <w:r>
        <w:rPr>
          <w:color w:val="000000"/>
          <w:szCs w:val="22"/>
          <w:lang w:val="sk-SK"/>
        </w:rPr>
        <w:t>.</w:t>
      </w:r>
      <w:bookmarkEnd w:id="79"/>
    </w:p>
    <w:p w14:paraId="49D501ED" w14:textId="7777777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80"/>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81"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81"/>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82"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82"/>
            <w:r w:rsidRPr="00630043">
              <w:rPr>
                <w:color w:val="000000"/>
              </w:rPr>
              <w:t>)</w:t>
            </w:r>
          </w:p>
        </w:tc>
      </w:tr>
    </w:tbl>
    <w:p w14:paraId="30695DEF" w14:textId="77777777" w:rsidR="00BD7167" w:rsidRPr="00630043" w:rsidRDefault="00BD7167" w:rsidP="00BD7167"/>
    <w:p w14:paraId="55456A5F" w14:textId="77777777"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instrText xml:space="preserve"> ADDIN EN.CITE.DATA </w:instrText>
      </w:r>
      <w:r>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83" w:name="_Ref510019868"/>
      <w:bookmarkStart w:id="84" w:name="_Ref510098038"/>
      <w:bookmarkStart w:id="85" w:name="_Toc51682805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83"/>
      <w:r w:rsidRPr="00630043">
        <w:rPr>
          <w:lang w:val="sk-SK"/>
        </w:rPr>
        <w:t xml:space="preserve">: </w:t>
      </w:r>
      <w:r w:rsidRPr="00630043">
        <w:rPr>
          <w:color w:val="000000"/>
          <w:szCs w:val="22"/>
          <w:lang w:val="sk-SK"/>
        </w:rPr>
        <w:t>Vzťah zmeny rýchlosti krvi a vodivosti krvi</w:t>
      </w:r>
      <w:bookmarkEnd w:id="84"/>
      <w:r>
        <w:rPr>
          <w:color w:val="000000"/>
          <w:szCs w:val="22"/>
          <w:lang w:val="sk-SK"/>
        </w:rPr>
        <w:t>.</w:t>
      </w:r>
      <w:bookmarkEnd w:id="85"/>
    </w:p>
    <w:p w14:paraId="770C74C6" w14:textId="4AC219BA"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Vzťah zachytáva zmenu vodivosti a rýchlosti toku krvi počas jedného srdečn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86" w:name="_Toc386404199"/>
      <w:bookmarkStart w:id="87" w:name="_Toc516828005"/>
      <w:r w:rsidRPr="00630043">
        <w:t>Výpočet SV</w:t>
      </w:r>
      <w:bookmarkEnd w:id="86"/>
      <w:bookmarkEnd w:id="87"/>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8" w:name="odpor_valca"/>
            <w:bookmarkStart w:id="89"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8"/>
            <w:bookmarkEnd w:id="89"/>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90"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90"/>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91" w:name="deltaZ_prva"/>
            <w:bookmarkStart w:id="92"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91"/>
            <w:bookmarkEnd w:id="92"/>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93" w:name="_Toc386404200"/>
      <w:bookmarkStart w:id="94" w:name="_Toc516828006"/>
      <w:r w:rsidRPr="00630043">
        <w:t xml:space="preserve">Metódy </w:t>
      </w:r>
      <w:bookmarkEnd w:id="93"/>
      <w:r w:rsidRPr="00630043">
        <w:t>výpočtu SV na základe zmeny objemu krvi</w:t>
      </w:r>
      <w:bookmarkEnd w:id="94"/>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95"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95"/>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7777777" w:rsidR="00BD7167" w:rsidRPr="00630043" w:rsidRDefault="00BD7167" w:rsidP="00BD7167">
      <w:r w:rsidRPr="00630043">
        <w:t>O to sa pokúsil Nyboer</w:t>
      </w:r>
      <w:r w:rsidRPr="00B66FCC">
        <w:fldChar w:fldCharType="begin"/>
      </w:r>
      <w: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Style w:val="Normlnywebov"/>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5"/>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96" w:name="_Toc51682806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77777777" w:rsidR="00BD7167" w:rsidRPr="00630043" w:rsidRDefault="00BD7167" w:rsidP="00BD7167">
      <w:r w:rsidRPr="00630043">
        <w:t xml:space="preserve">Problém sa </w:t>
      </w:r>
      <w:commentRangeStart w:id="97"/>
      <w:r w:rsidRPr="00630043">
        <w:t xml:space="preserve">snažil vyriešiť </w:t>
      </w:r>
      <w:commentRangeEnd w:id="97"/>
      <w:r w:rsidRPr="00630043">
        <w:rPr>
          <w:rStyle w:val="Odkaznakomentr"/>
        </w:rPr>
        <w:commentReference w:id="97"/>
      </w:r>
      <w:r w:rsidRPr="00630043">
        <w:t xml:space="preserve">Kubíček a spol. </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77777777"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98"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98"/>
            <w:r w:rsidRPr="00630043">
              <w:rPr>
                <w:color w:val="000000"/>
              </w:rPr>
              <w:t>)</w:t>
            </w:r>
          </w:p>
        </w:tc>
      </w:tr>
    </w:tbl>
    <w:p w14:paraId="55A4AC45" w14:textId="77777777" w:rsidR="00BD7167" w:rsidRPr="00630043" w:rsidRDefault="00BD7167" w:rsidP="00BD7167"/>
    <w:p w14:paraId="2971BF6A" w14:textId="77777777"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Ukazuje sa, že hodnota elektrického odporu krvi ostáva rovnaká aj pri zmene hemoto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9"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9"/>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77777777"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instrText xml:space="preserve"> ADDIN EN.CITE &lt;EndNote&gt;&lt;Cite&gt;&lt;Author&gt;Quail&lt;/Author&gt;&lt;Year&gt;1981&lt;/Year&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100"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100"/>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77777777"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instrText xml:space="preserve"> ADDIN EN.CITE &lt;EndNote&gt;&lt;Cite&gt;&lt;Author&gt;Hicks&lt;/Author&gt;&lt;Year&gt;1956&lt;/Year&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101"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101"/>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102" w:name="_Toc386404201"/>
      <w:bookmarkStart w:id="103" w:name="_Toc516828007"/>
      <w:r w:rsidRPr="00630043">
        <w:t>Metódy výpočtu SV na základe zmeny vodivosti krvi</w:t>
      </w:r>
      <w:bookmarkEnd w:id="102"/>
      <w:bookmarkEnd w:id="103"/>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BD7167"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104"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104"/>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6"/>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105" w:name="_Ref510082113"/>
      <w:bookmarkStart w:id="106" w:name="_Ref510038423"/>
      <w:bookmarkStart w:id="107" w:name="_Toc51682806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05"/>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6"/>
      <w:bookmarkEnd w:id="107"/>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commentRangeStart w:id="108"/>
      <w:r w:rsidRPr="00630043">
        <w:t xml:space="preserve"> je v skutočnosti elektrickou analógiou maximálneho zrýchlenia krvi v dobe systoly a nie maximálneho objemu tak, ako to predpokladajú Kubiček alebo Šrámek</w:t>
      </w:r>
      <w:commentRangeEnd w:id="108"/>
      <w:r w:rsidRPr="00630043">
        <w:rPr>
          <w:rStyle w:val="Odkaznakomentr"/>
        </w:rPr>
        <w:commentReference w:id="108"/>
      </w:r>
      <w:r w:rsidRPr="00630043">
        <w:t xml:space="preserve">.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77777777" w:rsidR="00BD7167" w:rsidRPr="00630043" w:rsidRDefault="00BD7167" w:rsidP="00BD7167">
      <w:pPr>
        <w:pStyle w:val="Popis"/>
        <w:rPr>
          <w:vanish/>
          <w:lang w:val="sk-SK"/>
          <w:specVanish/>
        </w:rPr>
      </w:pPr>
      <w:bookmarkStart w:id="109" w:name="_Ref510259483"/>
      <w:bookmarkStart w:id="110" w:name="_Toc516828062"/>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7"/>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09"/>
      <w:r w:rsidRPr="00630043">
        <w:rPr>
          <w:lang w:val="sk-SK"/>
        </w:rPr>
        <w:t xml:space="preserve">: Identifikovanie po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1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77777777"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instrText xml:space="preserve"> ADDIN EN.CITE </w:instrText>
      </w:r>
      <w: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instrText xml:space="preserve"> ADDIN EN.CITE.DATA </w:instrText>
      </w:r>
      <w:r>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77777777" w:rsidR="00BD7167" w:rsidRPr="00630043" w:rsidRDefault="00BD7167" w:rsidP="00BD7167">
      <w:pPr>
        <w:pStyle w:val="Nadpis4"/>
      </w:pPr>
      <w:r w:rsidRPr="00630043">
        <w:t>Bernsta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77777777" w:rsidR="00BD7167" w:rsidRPr="00630043" w:rsidRDefault="00BD7167" w:rsidP="00BD7167">
      <w:r w:rsidRPr="00630043">
        <w:t xml:space="preserve">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77777777"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77777777"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Style w:val="Normlnywebov"/>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1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1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77777777"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a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instrText xml:space="preserve"> ADDIN EN.CITE </w:instrText>
      </w:r>
      <w: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instrText xml:space="preserve"> ADDIN EN.CITE.DATA </w:instrText>
      </w:r>
      <w:r>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instrText xml:space="preserve"> ADDIN EN.CITE </w:instrText>
      </w:r>
      <w: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instrText xml:space="preserve"> ADDIN EN.CITE.DATA </w:instrText>
      </w:r>
      <w:r>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7777777"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w:t>
      </w:r>
      <w:commentRangeStart w:id="112"/>
      <w:r w:rsidRPr="00630043">
        <w:t>a</w:t>
      </w:r>
      <w:commentRangeEnd w:id="112"/>
      <w:r w:rsidRPr="00630043">
        <w:rPr>
          <w:rStyle w:val="Odkaznakomentr"/>
        </w:rPr>
        <w:commentReference w:id="112"/>
      </w:r>
      <w:r w:rsidRPr="00630043">
        <w:t xml:space="preserve"> telesnou váhou (r=-0.75)</w:t>
      </w:r>
      <w:r w:rsidRPr="00B66FCC">
        <w:fldChar w:fldCharType="begin"/>
      </w:r>
      <w:r>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77777777"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instrText xml:space="preserve"> ADDIN EN.CITE </w:instrText>
      </w:r>
      <w: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instrText xml:space="preserve"> ADDIN EN.CITE.DATA </w:instrText>
      </w:r>
      <w:r>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instrText xml:space="preserve"> ADDIN EN.CITE </w:instrText>
      </w:r>
      <w: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instrText xml:space="preserve"> ADDIN EN.CITE.DATA </w:instrText>
      </w:r>
      <w:r>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13" w:name="_Toc516828008"/>
      <w:r w:rsidRPr="00630043">
        <w:t>Meranie SV z brachiálnej artérie</w:t>
      </w:r>
      <w:bookmarkEnd w:id="113"/>
    </w:p>
    <w:p w14:paraId="11C36952" w14:textId="77777777" w:rsidR="00BD7167" w:rsidRPr="00630043" w:rsidRDefault="00BD7167" w:rsidP="00BD7167"/>
    <w:p w14:paraId="10AC178E" w14:textId="12AE8760" w:rsidR="00BD7167" w:rsidRPr="00630043" w:rsidRDefault="00BD7167" w:rsidP="00BD7167">
      <w:r w:rsidRPr="00B66FCC">
        <w:t>Zaujímavým novým prístupom je meranie srdečn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a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77777777"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a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77777777"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instrText xml:space="preserve"> ADDIN EN.CITE </w:instrText>
      </w:r>
      <w: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instrText xml:space="preserve"> ADDIN EN.CITE.DATA </w:instrText>
      </w:r>
      <w:r>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instrText xml:space="preserve"> ADDIN EN.CITE </w:instrText>
      </w:r>
      <w: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instrText xml:space="preserve"> ADDIN EN.CITE.DATA </w:instrText>
      </w:r>
      <w:r>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14" w:name="_Toc516828009"/>
      <w:r w:rsidRPr="00630043">
        <w:lastRenderedPageBreak/>
        <w:t>Parametre výpočtu SV</w:t>
      </w:r>
      <w:bookmarkEnd w:id="70"/>
      <w:bookmarkEnd w:id="114"/>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m:t>
            </m:r>
            <m:r>
              <w:rPr>
                <w:rFonts w:ascii="Cambria Math" w:hAnsi="Cambria Math"/>
              </w:rPr>
              <m:t>T</m:t>
            </m:r>
          </m:sub>
        </m:sSub>
      </m:oMath>
      <w:r w:rsidRPr="00630043">
        <w:t xml:space="preserve">– dĺžka </w:t>
      </w:r>
      <w:r w:rsidR="00663145">
        <w:t xml:space="preserve">ejekčnej fázy </w:t>
      </w:r>
      <w:r w:rsidRPr="00630043">
        <w:t xml:space="preserve">systoly (LVET – Left Ventricular Ejection Time) - </w:t>
      </w:r>
    </w:p>
    <w:p w14:paraId="24947837" w14:textId="77777777"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a druhého srdečného zvuku</w:t>
      </w:r>
      <w:r w:rsidRPr="00630043">
        <w:t>.</w:t>
      </w:r>
    </w:p>
    <w:p w14:paraId="6ED49D62" w14:textId="77777777" w:rsidR="00BD7167" w:rsidRPr="00630043" w:rsidRDefault="00BD7167" w:rsidP="00BD7167">
      <w:pPr>
        <w:pStyle w:val="Nadpis3"/>
      </w:pPr>
      <w:bookmarkStart w:id="115" w:name="_Toc516828010"/>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15"/>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16" w:name="_Ref510254830"/>
      <w:bookmarkStart w:id="117" w:name="_Ref510254819"/>
      <w:bookmarkStart w:id="118" w:name="_Ref516814048"/>
      <w:bookmarkStart w:id="119" w:name="_Toc51682806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16"/>
      <w:bookmarkEnd w:id="118"/>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17"/>
      <w:bookmarkEnd w:id="119"/>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0"/>
            </m:r>
            <m:r>
              <w:rPr>
                <w:rFonts w:ascii="Cambria Math" w:hAnsi="Cambria Math"/>
                <w:lang w:val="sk-SK"/>
              </w:rPr>
              <m:t>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1"/>
            </m:r>
            <m:r>
              <w:rPr>
                <w:rFonts w:ascii="Cambria Math" w:hAnsi="Cambria Math"/>
                <w:lang w:val="sk-SK"/>
              </w:rPr>
              <m:t>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7777777" w:rsidR="00BD7167" w:rsidRPr="00630043" w:rsidRDefault="00BD7167" w:rsidP="00BD7167">
      <w:pPr>
        <w:pStyle w:val="Nadpis2"/>
        <w:numPr>
          <w:ilvl w:val="1"/>
          <w:numId w:val="35"/>
        </w:numPr>
      </w:pPr>
      <w:bookmarkStart w:id="122" w:name="_Toc516828011"/>
      <w:r w:rsidRPr="00630043">
        <w:t>Stanovenie parametrov zo srdečných zvukov</w:t>
      </w:r>
      <w:r w:rsidRPr="00630043">
        <w:rPr>
          <w:rStyle w:val="Odkaznakomentr"/>
          <w:rFonts w:asciiTheme="majorHAnsi" w:hAnsiTheme="majorHAnsi" w:cs="Times New Roman"/>
          <w:b w:val="0"/>
          <w:bCs w:val="0"/>
        </w:rPr>
        <w:commentReference w:id="123"/>
      </w:r>
      <w:r w:rsidRPr="00630043">
        <w:t xml:space="preserve"> (HS)</w:t>
      </w:r>
      <w:bookmarkEnd w:id="122"/>
    </w:p>
    <w:p w14:paraId="47C1216B" w14:textId="77777777" w:rsidR="00BD7167" w:rsidRPr="00630043" w:rsidRDefault="00BD7167" w:rsidP="00BD7167"/>
    <w:p w14:paraId="572BE362" w14:textId="77777777"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srdečných chlopní. Podľa inej teórie, </w:t>
      </w:r>
      <w:r w:rsidRPr="00630043">
        <w:rPr>
          <w:i/>
        </w:rPr>
        <w:t>cardiohemic</w:t>
      </w:r>
      <w:r w:rsidRPr="00630043">
        <w:t xml:space="preserve"> teórie, sú srdce a krv navzájom závislé systémy ktoré vibrujú ako celok </w:t>
      </w:r>
      <w:r w:rsidRPr="00B66FCC">
        <w:fldChar w:fldCharType="begin"/>
      </w:r>
      <w:r>
        <w:instrText xml:space="preserve"> ADDIN EN.CITE &lt;EndNote&gt;&lt;Cite&gt;&lt;Author&gt;Fox&lt;/Author&gt;&lt;Year&gt;1999&lt;/Year&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24" w:name="_Toc386404204"/>
      <w:bookmarkStart w:id="125" w:name="_Toc516828012"/>
      <w:r>
        <w:t>S1S2</w:t>
      </w:r>
      <w:r w:rsidR="00BD7167" w:rsidRPr="00630043">
        <w:t xml:space="preserve"> interval- </w:t>
      </w:r>
      <w:r w:rsidR="002C512A">
        <w:t>odhad</w:t>
      </w:r>
      <w:r w:rsidR="00BD7167" w:rsidRPr="00630043">
        <w:t xml:space="preserve"> počiatku systoly</w:t>
      </w:r>
      <w:bookmarkEnd w:id="124"/>
      <w:bookmarkEnd w:id="125"/>
    </w:p>
    <w:p w14:paraId="1BDD2087" w14:textId="77777777" w:rsidR="00BD7167" w:rsidRPr="00630043" w:rsidRDefault="00BD7167" w:rsidP="00BD7167">
      <w:pPr>
        <w:jc w:val="center"/>
        <w:rPr>
          <w:b/>
          <w:color w:val="000000"/>
        </w:rPr>
      </w:pPr>
    </w:p>
    <w:p w14:paraId="0D35939E" w14:textId="77777777"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srdečného zvuku – S1 zaznamenávanom nad apexom srdca. Existenciu bodu B môže vysvetľovať uzatvorenie dvojcípej chlopne. Toto predchádza vypudenie krvi z ľavej komory o </w:t>
      </w:r>
      <w:commentRangeStart w:id="126"/>
      <w:r w:rsidRPr="00630043">
        <w:t>0.02 – 0.06 sekundy</w:t>
      </w:r>
      <w:commentRangeEnd w:id="126"/>
      <w:r w:rsidRPr="00630043">
        <w:rPr>
          <w:rStyle w:val="Odkaznakomentr"/>
        </w:rPr>
        <w:commentReference w:id="126"/>
      </w:r>
      <w:r w:rsidRPr="00630043">
        <w:t xml:space="preserve">.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127" w:name="_Toc386404205"/>
      <w:bookmarkStart w:id="128" w:name="_Toc516828013"/>
      <w:r>
        <w:t>S1S2</w:t>
      </w:r>
      <w:r w:rsidR="00BD7167" w:rsidRPr="00630043">
        <w:t xml:space="preserve"> interval  - </w:t>
      </w:r>
      <w:r w:rsidR="002C512A">
        <w:t>odhad</w:t>
      </w:r>
      <w:r w:rsidR="00BD7167" w:rsidRPr="00630043">
        <w:t xml:space="preserve"> konca systoly</w:t>
      </w:r>
      <w:bookmarkEnd w:id="127"/>
      <w:bookmarkEnd w:id="128"/>
    </w:p>
    <w:p w14:paraId="037539FD" w14:textId="77777777" w:rsidR="00BD7167" w:rsidRPr="00630043" w:rsidRDefault="00BD7167" w:rsidP="00BD7167"/>
    <w:p w14:paraId="433E615F" w14:textId="77777777"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29" w:name="_Toc386404209"/>
      <w:bookmarkStart w:id="130" w:name="_Toc510268145"/>
      <w:bookmarkStart w:id="131" w:name="_Toc516828014"/>
      <w:r w:rsidRPr="00630043">
        <w:t>Spracovanie HS</w:t>
      </w:r>
      <w:bookmarkEnd w:id="129"/>
      <w:bookmarkEnd w:id="130"/>
      <w:bookmarkEnd w:id="131"/>
    </w:p>
    <w:p w14:paraId="75F9D816" w14:textId="77777777" w:rsidR="00BD7167" w:rsidRPr="00630043" w:rsidRDefault="00BD7167" w:rsidP="00BD7167"/>
    <w:p w14:paraId="0CE3A853" w14:textId="77777777" w:rsidR="00BD7167" w:rsidRPr="00630043" w:rsidRDefault="00BD7167" w:rsidP="00BD7167">
      <w:r w:rsidRPr="00630043">
        <w:t xml:space="preserve">Analýza HS sa dá rozdeliť do troch krokov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77777777" w:rsidR="00BD7167" w:rsidRPr="00630043" w:rsidRDefault="00BD7167" w:rsidP="00BD7167">
      <w:r w:rsidRPr="00630043">
        <w:t xml:space="preserve">V prvom kroku – segmentácií sa určujú hranice jednotlivých srdečných cyklov a takisto hranice S1, S2, systoly a diastoly. Segmentácia sa dá rozdeliť na dve základné metódy a to priamu a nepriamu </w:t>
      </w:r>
      <w:r w:rsidRPr="00B66FCC">
        <w:fldChar w:fldCharType="begin"/>
      </w:r>
      <w:r>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B66FCC">
        <w:fldChar w:fldCharType="begin"/>
      </w:r>
      <w:r>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77777777"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77777777" w:rsidR="00BD7167" w:rsidRPr="00630043" w:rsidRDefault="00BD7167" w:rsidP="00BD7167">
      <w:r w:rsidRPr="00630043">
        <w:t xml:space="preserve">Po extrakcií špecifických znakov nasleduje ich klasifikácia pre účely diagnostiky </w:t>
      </w:r>
      <w:r w:rsidRPr="00B66FCC">
        <w:fldChar w:fldCharType="begin"/>
      </w:r>
      <w:r>
        <w:instrText xml:space="preserve"> ADDIN EN.CITE &lt;EndNote&gt;&lt;Cite&gt;&lt;Author&gt;Wang&lt;/Author&gt;&lt;Year&gt;2016&lt;/Year&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32" w:name="_Toc386404210"/>
      <w:bookmarkStart w:id="133" w:name="_Toc510268146"/>
      <w:bookmarkStart w:id="134" w:name="_Toc516828015"/>
      <w:r w:rsidRPr="00630043">
        <w:t>Komplikácie pri spracovaní HS</w:t>
      </w:r>
      <w:bookmarkEnd w:id="132"/>
      <w:bookmarkEnd w:id="133"/>
      <w:bookmarkEnd w:id="134"/>
    </w:p>
    <w:p w14:paraId="16B19B38" w14:textId="77777777" w:rsidR="00BD7167" w:rsidRPr="00630043" w:rsidRDefault="00BD7167" w:rsidP="00BD7167"/>
    <w:p w14:paraId="369C69F8" w14:textId="77777777" w:rsidR="00BD7167" w:rsidRPr="00630043" w:rsidRDefault="00BD7167" w:rsidP="00BD7167">
      <w:r w:rsidRPr="00630043">
        <w:t xml:space="preserve">Pri spracovaní signálu sa stretávame hlavne s týmito problémami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77777777"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35" w:name="_Toc386404211"/>
      <w:bookmarkStart w:id="136" w:name="_Toc510268148"/>
      <w:bookmarkStart w:id="137" w:name="_Toc516828016"/>
      <w:r w:rsidRPr="00630043">
        <w:lastRenderedPageBreak/>
        <w:t>Ciele dizertácie</w:t>
      </w:r>
      <w:bookmarkEnd w:id="135"/>
      <w:bookmarkEnd w:id="136"/>
      <w:bookmarkEnd w:id="137"/>
    </w:p>
    <w:p w14:paraId="7AD23ABE" w14:textId="77777777" w:rsidR="00BD7167" w:rsidRPr="00630043" w:rsidRDefault="00BD7167" w:rsidP="00BD7167">
      <w:pPr>
        <w:rPr>
          <w:szCs w:val="24"/>
        </w:rPr>
      </w:pPr>
      <w:r w:rsidRPr="00630043">
        <w:rPr>
          <w:szCs w:val="24"/>
        </w:rPr>
        <w:t>Cieľom tejto prace je štúdium vzájomých väzieb hemodynamických parametrov detekovaných z  impedancie hrudníka, impedancie krkavíc, impedancie dolných a horných končatín, srdečných zvukov, arteriálneho krvného tlaku a EKG počas hlbokého a spontnánneho dýchania. Boli navrhnuté nové metódy na spresnenie detekciu parametrov slúžiacich na výpočet srdečn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77777777" w:rsidR="00BD7167" w:rsidRPr="00630043" w:rsidRDefault="00BD7167" w:rsidP="00BD7167">
      <w:pPr>
        <w:pStyle w:val="Odsekzoznamu"/>
        <w:numPr>
          <w:ilvl w:val="0"/>
          <w:numId w:val="19"/>
        </w:numPr>
        <w:rPr>
          <w:szCs w:val="24"/>
        </w:rPr>
      </w:pPr>
      <w:r w:rsidRPr="00630043">
        <w:rPr>
          <w:szCs w:val="24"/>
        </w:rPr>
        <w:t xml:space="preserve">Detekcia prvého a druhého srdečn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77777777" w:rsidR="00BD7167" w:rsidRPr="00630043" w:rsidRDefault="00BD7167" w:rsidP="00BD7167">
      <w:pPr>
        <w:rPr>
          <w:szCs w:val="24"/>
        </w:rPr>
      </w:pPr>
      <w:r w:rsidRPr="00630043">
        <w:rPr>
          <w:szCs w:val="24"/>
        </w:rPr>
        <w:t xml:space="preserve">Bude navrhnutá nová metóda na stanovenie srdečn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7777777" w:rsidR="00BD7167" w:rsidRPr="00630043" w:rsidRDefault="00BD7167" w:rsidP="00BD7167">
      <w:pPr>
        <w:rPr>
          <w:szCs w:val="24"/>
        </w:rPr>
      </w:pPr>
      <w:r w:rsidRPr="00630043">
        <w:rPr>
          <w:szCs w:val="24"/>
        </w:rPr>
        <w:t>Bude ukázané kontinuálne meranie srdečného výdaju počas fyzickej záťaže</w:t>
      </w:r>
    </w:p>
    <w:p w14:paraId="25ABAFA5" w14:textId="77777777" w:rsidR="00BD7167" w:rsidRDefault="00BD7167" w:rsidP="00BD7167">
      <w:pPr>
        <w:pStyle w:val="Odsekzoznamu"/>
        <w:sectPr w:rsidR="00BD7167" w:rsidSect="00BD7167">
          <w:headerReference w:type="default" r:id="rId29"/>
          <w:footerReference w:type="default" r:id="rId30"/>
          <w:headerReference w:type="first" r:id="rId31"/>
          <w:footerReference w:type="first" r:id="rId32"/>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38" w:name="_Toc510268149"/>
      <w:bookmarkStart w:id="139" w:name="_Toc516828017"/>
      <w:r w:rsidRPr="00630043">
        <w:lastRenderedPageBreak/>
        <w:t>Dosiahnuté vedecké poznatky</w:t>
      </w:r>
      <w:bookmarkEnd w:id="138"/>
      <w:bookmarkEnd w:id="139"/>
    </w:p>
    <w:p w14:paraId="70607B4D" w14:textId="77777777" w:rsidR="00BD7167" w:rsidRDefault="00BD7167" w:rsidP="00BD7167">
      <w:r w:rsidRPr="00630043">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77777777" w:rsidR="00BD7167" w:rsidRPr="00630043" w:rsidRDefault="00BD7167" w:rsidP="00BD7167">
      <w:r w:rsidRPr="00630043">
        <w:t xml:space="preserve"> </w:t>
      </w:r>
      <w:r w:rsidRPr="00630043">
        <w:tab/>
        <w:t>Výsledky prinášajú nové poznatky o variabilite bioimpedančných parametrov, novú metodiku na popisu hemodynamiky obehovej sústavy pomocou bioimpedancie a novú metodiku na výpočet srdečného výdaja z impedancie krku.</w:t>
      </w:r>
    </w:p>
    <w:p w14:paraId="537ED63C" w14:textId="58628A97" w:rsidR="00BD7167" w:rsidRPr="00630043" w:rsidRDefault="00BD7167" w:rsidP="00BD7167">
      <w:r w:rsidRPr="00630043">
        <w:t>V tejto práci sú hodnotené dáta pacientov a zdravých dobrovol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40" w:name="_Toc510268150"/>
      <w:bookmarkStart w:id="141" w:name="_Toc516828018"/>
      <w:r w:rsidRPr="00630043">
        <w:t>Detekcia bioimpedančných parametrov</w:t>
      </w:r>
      <w:bookmarkEnd w:id="140"/>
      <w:bookmarkEnd w:id="141"/>
    </w:p>
    <w:p w14:paraId="4B1A3951" w14:textId="77777777" w:rsidR="00BD7167" w:rsidRPr="00630043" w:rsidRDefault="00BD7167" w:rsidP="00BD7167"/>
    <w:p w14:paraId="4815C8AB" w14:textId="77777777" w:rsidR="00BD7167" w:rsidRPr="00630043" w:rsidRDefault="00BD7167" w:rsidP="00BD7167">
      <w:pPr>
        <w:pStyle w:val="Nadpis3"/>
      </w:pPr>
      <w:bookmarkStart w:id="142" w:name="_Toc510268154"/>
      <w:bookmarkStart w:id="143" w:name="_Toc516828019"/>
      <w:r w:rsidRPr="00630043">
        <w:t xml:space="preserve">Meraní </w:t>
      </w:r>
      <w:commentRangeStart w:id="144"/>
      <w:r w:rsidRPr="00630043">
        <w:t>dobrovoľníci</w:t>
      </w:r>
      <w:bookmarkEnd w:id="142"/>
      <w:commentRangeEnd w:id="144"/>
      <w:r w:rsidRPr="00630043">
        <w:rPr>
          <w:rStyle w:val="Odkaznakomentr"/>
          <w:b w:val="0"/>
          <w:bCs w:val="0"/>
        </w:rPr>
        <w:commentReference w:id="144"/>
      </w:r>
      <w:bookmarkEnd w:id="143"/>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45" w:name="_Toc509997476"/>
      <w:bookmarkStart w:id="146" w:name="_Ref509515091"/>
      <w:bookmarkStart w:id="147" w:name="_Toc510268065"/>
      <w:bookmarkStart w:id="148" w:name="_Toc513584976"/>
      <w:bookmarkStart w:id="149" w:name="_Toc51682808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45"/>
      <w:r w:rsidRPr="00B66FCC">
        <w:rPr>
          <w:lang w:val="sk-SK"/>
        </w:rPr>
        <w:fldChar w:fldCharType="end"/>
      </w:r>
      <w:bookmarkEnd w:id="146"/>
      <w:r w:rsidRPr="00630043">
        <w:rPr>
          <w:lang w:val="sk-SK"/>
        </w:rPr>
        <w:t>: Charakteristiky meraných dobrovoľníkov.</w:t>
      </w:r>
      <w:bookmarkEnd w:id="147"/>
      <w:bookmarkEnd w:id="148"/>
      <w:bookmarkEnd w:id="149"/>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50" w:name="_Toc510268155"/>
      <w:bookmarkStart w:id="151" w:name="_Toc516828020"/>
      <w:r w:rsidRPr="00630043">
        <w:t>Merací protokol</w:t>
      </w:r>
      <w:bookmarkEnd w:id="150"/>
      <w:bookmarkEnd w:id="151"/>
    </w:p>
    <w:p w14:paraId="18ED8183" w14:textId="77777777" w:rsidR="00BD7167" w:rsidRPr="00630043" w:rsidRDefault="00BD7167" w:rsidP="00BD7167"/>
    <w:p w14:paraId="6A8E3642" w14:textId="77777777" w:rsidR="00BD7167" w:rsidRPr="00630043"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w:t>
      </w:r>
      <w:commentRangeStart w:id="152"/>
      <w:r w:rsidRPr="00630043">
        <w:t>dýchania</w:t>
      </w:r>
      <w:commentRangeEnd w:id="152"/>
      <w:r w:rsidRPr="00630043">
        <w:rPr>
          <w:rStyle w:val="Odkaznakomentr"/>
        </w:rPr>
        <w:commentReference w:id="152"/>
      </w:r>
      <w:r w:rsidRPr="00630043">
        <w:t>.</w:t>
      </w:r>
    </w:p>
    <w:p w14:paraId="6CC4809A" w14:textId="77777777" w:rsidR="00BD7167" w:rsidRPr="00630043" w:rsidRDefault="00BD7167" w:rsidP="00BD7167"/>
    <w:p w14:paraId="49869319" w14:textId="77777777" w:rsidR="00BD7167" w:rsidRPr="00630043" w:rsidRDefault="00BD7167" w:rsidP="00BD7167">
      <w:pPr>
        <w:pStyle w:val="Nadpis3"/>
      </w:pPr>
      <w:bookmarkStart w:id="153" w:name="_Toc516828021"/>
      <w:r w:rsidRPr="00630043">
        <w:lastRenderedPageBreak/>
        <w:t>Merané signály</w:t>
      </w:r>
      <w:bookmarkEnd w:id="153"/>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77777777"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77777777" w:rsidR="00BD7167" w:rsidRPr="00630043" w:rsidRDefault="00BD7167" w:rsidP="00BD7167">
      <w:pPr>
        <w:pStyle w:val="Odsekzoznamu"/>
        <w:numPr>
          <w:ilvl w:val="0"/>
          <w:numId w:val="34"/>
        </w:numPr>
      </w:pPr>
      <w:r w:rsidRPr="00630043">
        <w:t>srdečné zvuky (PCG 1.0, ISI BRNO, Czech Republic)</w:t>
      </w:r>
    </w:p>
    <w:p w14:paraId="49DF1C27" w14:textId="77777777" w:rsidR="00BD7167" w:rsidRPr="00630043" w:rsidRDefault="00BD7167" w:rsidP="00BD7167"/>
    <w:p w14:paraId="0F47D252" w14:textId="77777777" w:rsidR="00BD7167" w:rsidRPr="00630043" w:rsidRDefault="00BD7167" w:rsidP="00BD7167">
      <w:r w:rsidRPr="00630043">
        <w:t xml:space="preserve">Polohu meraných hemodynamických signálov na ľudskom tele zachytáva </w:t>
      </w:r>
      <w:r w:rsidRPr="00B66FCC">
        <w:fldChar w:fldCharType="begin"/>
      </w:r>
      <w:r w:rsidRPr="00630043">
        <w:instrText xml:space="preserve"> REF _Ref513755603 \h </w:instrText>
      </w:r>
      <w:r w:rsidR="00A37FEB">
        <w:fldChar w:fldCharType="separate"/>
      </w:r>
      <w:r w:rsidR="00A37FEB">
        <w:rPr>
          <w:b/>
          <w:bCs/>
        </w:rPr>
        <w:t>Chyba! Nenašiel sa žiaden zdroj odkazov.</w:t>
      </w:r>
      <w:r w:rsidRPr="00B66FCC">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54" w:name="_Toc510268147"/>
      <w:bookmarkStart w:id="155" w:name="_Toc516828022"/>
      <w:r w:rsidRPr="00630043">
        <w:t>Multikanálový bioimpedančný monitor</w:t>
      </w:r>
      <w:bookmarkEnd w:id="154"/>
      <w:bookmarkEnd w:id="155"/>
    </w:p>
    <w:p w14:paraId="592B4202" w14:textId="77777777" w:rsidR="00BD7167" w:rsidRPr="00630043" w:rsidRDefault="00BD7167" w:rsidP="00BD7167"/>
    <w:p w14:paraId="6B901EC4" w14:textId="77777777"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instrText xml:space="preserve"> ADDIN EN.CITE </w:instrText>
      </w:r>
      <w: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instrText xml:space="preserve"> ADDIN EN.CITE.DATA </w:instrText>
      </w:r>
      <w:r>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Pr="00630043">
        <w:t xml:space="preserve"> </w:t>
      </w:r>
      <w:r w:rsidRPr="00B66FCC">
        <w:fldChar w:fldCharType="begin"/>
      </w:r>
      <w:r w:rsidRPr="00630043">
        <w:instrText xml:space="preserve"> REF _Ref513755603 \h </w:instrText>
      </w:r>
      <w:r w:rsidR="00A37FEB">
        <w:fldChar w:fldCharType="separate"/>
      </w:r>
      <w:r w:rsidR="00A37FEB">
        <w:rPr>
          <w:b/>
          <w:bCs/>
        </w:rPr>
        <w:t>Chyba! Nenašiel sa žiaden zdroj odkazov.</w:t>
      </w:r>
      <w:r w:rsidRPr="00B66FCC">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Pr="00630043">
        <w:rPr>
          <w:color w:val="000000"/>
        </w:rPr>
        <w:t xml:space="preserve"> </w:t>
      </w:r>
      <w:r w:rsidRPr="00216D0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216D0C">
        <w:rPr>
          <w:color w:val="000000"/>
        </w:rPr>
        <w:fldChar w:fldCharType="end"/>
      </w:r>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56" w:name="_Toc5168280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r w:rsidRPr="00630043">
        <w:rPr>
          <w:lang w:val="sk-SK"/>
        </w:rPr>
        <w:t>: Poloha meraných hemodynamických signálov na ľudskom tele.</w:t>
      </w:r>
      <w:bookmarkEnd w:id="156"/>
    </w:p>
    <w:p w14:paraId="5DD0614E" w14:textId="77777777"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w:t>
      </w:r>
      <w:commentRangeStart w:id="157"/>
      <w:r w:rsidRPr="00630043">
        <w:rPr>
          <w:lang w:val="sk-SK"/>
        </w:rPr>
        <w:t>signálov</w:t>
      </w:r>
      <w:commentRangeEnd w:id="157"/>
      <w:r w:rsidRPr="00C93677">
        <w:rPr>
          <w:rStyle w:val="Odkaznakomentr"/>
          <w:rFonts w:eastAsia="Times New Roman" w:cs="Times New Roman"/>
          <w:spacing w:val="0"/>
          <w:lang w:val="sk-SK" w:eastAsia="cs-CZ" w:bidi="ar-SA"/>
        </w:rPr>
        <w:commentReference w:id="157"/>
      </w:r>
      <w:r w:rsidRPr="00630043">
        <w:rPr>
          <w:lang w:val="sk-SK"/>
        </w:rPr>
        <w:t>.</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58"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58"/>
            <w:r w:rsidRPr="00630043">
              <w:rPr>
                <w:color w:val="000000"/>
              </w:rPr>
              <w:t>)</w:t>
            </w:r>
          </w:p>
        </w:tc>
      </w:tr>
    </w:tbl>
    <w:p w14:paraId="0FB56908" w14:textId="77777777" w:rsidR="00BD7167" w:rsidRPr="00630043" w:rsidRDefault="00BD7167" w:rsidP="00BD7167">
      <w:pPr>
        <w:rPr>
          <w:color w:val="000000"/>
        </w:rPr>
      </w:pPr>
    </w:p>
    <w:p w14:paraId="3D8B0098" w14:textId="576BB6B2"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B66FC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B66FCC">
        <w:rPr>
          <w:color w:val="000000"/>
        </w:rPr>
        <w:fldChar w:fldCharType="end"/>
      </w:r>
      <w:r w:rsidRPr="00630043">
        <w:rPr>
          <w:color w:val="000000"/>
        </w:rPr>
        <w:t xml:space="preserve">). Meraný kanál je vždy naladený na jeden zo zdrojov prúdu, ktoré zobrazuje </w:t>
      </w:r>
      <w:r w:rsidRPr="00B66FC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B66FCC">
        <w:rPr>
          <w:color w:val="000000"/>
        </w:rPr>
        <w:fldChar w:fldCharType="end"/>
      </w:r>
      <w:r w:rsidRPr="00630043">
        <w:rPr>
          <w:color w:val="000000"/>
        </w:rPr>
        <w:t xml:space="preserve"> 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Pr="00630043">
        <w:rPr>
          <w:rStyle w:val="Odkaznakomentr"/>
        </w:rPr>
        <w:commentReference w:id="159"/>
      </w:r>
      <w:r w:rsidR="002C512A">
        <w:t xml:space="preserve"> </w:t>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w:lastRenderedPageBreak/>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60" w:name="_Ref510264846"/>
      <w:bookmarkStart w:id="161" w:name="_Ref510264825"/>
      <w:bookmarkStart w:id="162" w:name="_Toc516828065"/>
      <w:r w:rsidRPr="006B1A60">
        <w:rPr>
          <w:noProof/>
          <w:szCs w:val="22"/>
          <w:lang w:val="cs-CZ"/>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4"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60"/>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61"/>
      <w:r w:rsidRPr="00630043">
        <w:rPr>
          <w:lang w:val="sk-SK"/>
        </w:rPr>
        <w:t>.</w:t>
      </w:r>
      <w:bookmarkEnd w:id="162"/>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63" w:name="_Toc510268156"/>
      <w:bookmarkStart w:id="164" w:name="_Toc516828023"/>
      <w:r w:rsidRPr="00630043">
        <w:t>Spracovanie dát</w:t>
      </w:r>
      <w:bookmarkEnd w:id="163"/>
      <w:bookmarkEnd w:id="164"/>
    </w:p>
    <w:p w14:paraId="5887D434" w14:textId="77777777" w:rsidR="00BD7167" w:rsidRPr="00630043" w:rsidRDefault="00BD7167" w:rsidP="00BD7167"/>
    <w:p w14:paraId="6DE4AE92" w14:textId="77777777"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srdečn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w:t>
      </w:r>
      <w:r>
        <w:lastRenderedPageBreak/>
        <w:t xml:space="preserve">spracovávané len signály, ktoré dosahovali pomer signál šum va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65" w:name="_Toc516828066"/>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65"/>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r>
          <w:rPr>
            <w:rFonts w:ascii="Cambria Math" w:hAnsi="Cambria Math"/>
          </w:rPr>
          <m: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commentRangeStart w:id="166"/>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commentRangeEnd w:id="166"/>
      <w:r w:rsidRPr="00630043">
        <w:rPr>
          <w:rStyle w:val="Odkaznakomentr"/>
        </w:rPr>
        <w:commentReference w:id="166"/>
      </w:r>
      <w:r w:rsidRPr="00630043">
        <w:t>).</w:t>
      </w:r>
    </w:p>
    <w:p w14:paraId="003814E7" w14:textId="77777777"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srdečn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lastRenderedPageBreak/>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67" w:name="_Ref510295431"/>
      <w:bookmarkStart w:id="168" w:name="_Toc51682806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67"/>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68"/>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69" w:name="_Ref510295450"/>
    </w:p>
    <w:p w14:paraId="58D38123" w14:textId="77777777" w:rsidR="00BD7167" w:rsidRPr="00630043" w:rsidRDefault="00BD7167" w:rsidP="00BD7167">
      <w:pPr>
        <w:pStyle w:val="Popis"/>
        <w:rPr>
          <w:vanish/>
          <w:lang w:val="sk-SK"/>
          <w:specVanish/>
        </w:rPr>
      </w:pPr>
      <w:bookmarkStart w:id="170" w:name="_Toc5168280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69"/>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0"/>
    </w:p>
    <w:p w14:paraId="450E05AA" w14:textId="77777777"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srdečn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71" w:name="_Ref510295499"/>
      <w:bookmarkStart w:id="172" w:name="_Toc5168280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71"/>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72"/>
    </w:p>
    <w:p w14:paraId="785ACA09" w14:textId="77777777" w:rsidR="00BD7167" w:rsidRPr="00630043" w:rsidRDefault="00BD7167" w:rsidP="00BD7167">
      <w:pPr>
        <w:pStyle w:val="Popis"/>
        <w:rPr>
          <w:lang w:val="sk-SK"/>
        </w:rPr>
      </w:pPr>
      <w:r w:rsidRPr="00630043">
        <w:rPr>
          <w:lang w:val="sk-SK"/>
        </w:rPr>
        <w:t xml:space="preserve">. Zhora zelená kr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srdečn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73" w:name="_Ref510295528"/>
      <w:bookmarkStart w:id="174" w:name="_Toc5168280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73"/>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4"/>
    </w:p>
    <w:p w14:paraId="0C92AC6A" w14:textId="77777777" w:rsidR="00BD7167" w:rsidRPr="00630043" w:rsidRDefault="00BD7167" w:rsidP="00BD7167">
      <w:pPr>
        <w:pStyle w:val="Popis"/>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srdečnom </w:t>
      </w:r>
      <w:commentRangeStart w:id="175"/>
      <w:r w:rsidRPr="00630043">
        <w:rPr>
          <w:lang w:val="sk-SK"/>
        </w:rPr>
        <w:t>cykle</w:t>
      </w:r>
      <w:commentRangeEnd w:id="175"/>
      <w:r w:rsidRPr="00B66FCC">
        <w:rPr>
          <w:rStyle w:val="Odkaznakomentr"/>
          <w:rFonts w:eastAsia="Times New Roman" w:cs="Times New Roman"/>
          <w:spacing w:val="0"/>
          <w:lang w:val="sk-SK" w:eastAsia="cs-CZ" w:bidi="ar-SA"/>
        </w:rPr>
        <w:commentReference w:id="175"/>
      </w:r>
      <w:r w:rsidRPr="00630043">
        <w:rPr>
          <w:lang w:val="sk-SK"/>
        </w:rPr>
        <w:t>.</w:t>
      </w:r>
    </w:p>
    <w:p w14:paraId="71ED2889" w14:textId="77777777" w:rsidR="00BD7167" w:rsidRPr="00B66FCC" w:rsidRDefault="00BD7167" w:rsidP="00BD7167">
      <w:pPr>
        <w:pStyle w:val="Popis"/>
        <w:rPr>
          <w:i/>
          <w:lang w:val="sk-SK"/>
        </w:rPr>
      </w:pPr>
    </w:p>
    <w:p w14:paraId="3238FB4B" w14:textId="77777777"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w:t>
      </w:r>
      <w:commentRangeStart w:id="176"/>
      <w:r w:rsidRPr="00630043">
        <w:rPr>
          <w:lang w:eastAsia="en-US" w:bidi="en-US"/>
        </w:rPr>
        <w:t xml:space="preserve">alebo je upravený algoritmus </w:t>
      </w:r>
      <w:commentRangeEnd w:id="176"/>
      <w:r w:rsidRPr="00630043">
        <w:rPr>
          <w:rStyle w:val="Odkaznakomentr"/>
        </w:rPr>
        <w:commentReference w:id="176"/>
      </w:r>
      <w:r w:rsidRPr="00630043">
        <w:rPr>
          <w:lang w:eastAsia="en-US" w:bidi="en-US"/>
        </w:rPr>
        <w:t xml:space="preserve">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t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77777777" w:rsidR="00BD7167" w:rsidRPr="00630043" w:rsidRDefault="00BD7167" w:rsidP="00BD7167">
      <w:pPr>
        <w:pStyle w:val="Nadpis3"/>
      </w:pPr>
      <w:bookmarkStart w:id="177" w:name="_Toc510268151"/>
      <w:bookmarkStart w:id="178" w:name="_Toc516828024"/>
      <w:r w:rsidRPr="00630043">
        <w:t>Detekcia prvého srdečného zvuku (S1</w:t>
      </w:r>
      <w:bookmarkEnd w:id="177"/>
      <w:r w:rsidRPr="00630043">
        <w:t>)</w:t>
      </w:r>
      <w:bookmarkEnd w:id="178"/>
    </w:p>
    <w:p w14:paraId="1C000565" w14:textId="77777777" w:rsidR="00BD7167" w:rsidRPr="00630043" w:rsidRDefault="00BD7167" w:rsidP="00BD7167"/>
    <w:p w14:paraId="47DBA658" w14:textId="77777777"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instrText xml:space="preserve"> ADDIN EN.CITE &lt;EndNote&gt;&lt;Cite&gt;&lt;Author&gt;Djebbari&lt;/Author&gt;&lt;Year&gt;2000&lt;/Year&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instrText xml:space="preserve"> ADDIN EN.CITE &lt;EndNote&gt;&lt;Cite&gt;&lt;Author&gt;J. Zhong&lt;/Author&gt;&lt;Year&gt;2013&lt;/Year&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odfiltrovanie užitočnej zložky HS z nameraného signálu sa používa filtrovanie za pomoci dikrétnej vlnkovej transformácie (Discrete Wavelet Transform – </w:t>
      </w:r>
      <w:commentRangeStart w:id="179"/>
      <w:r w:rsidRPr="00630043">
        <w:t>DWT</w:t>
      </w:r>
      <w:commentRangeEnd w:id="179"/>
      <w:r w:rsidRPr="00630043">
        <w:t>)</w:t>
      </w:r>
      <w:r w:rsidRPr="00630043">
        <w:rPr>
          <w:rStyle w:val="Odkaznakomentr"/>
        </w:rPr>
        <w:commentReference w:id="179"/>
      </w:r>
      <w:r w:rsidRPr="00630043">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instrText xml:space="preserve"> ADDIN EN.CITE &lt;EndNote&gt;&lt;Cite&gt;&lt;Author&gt;El-Segaier&lt;/Author&gt;&lt;Year&gt;2005&lt;/Year&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r>
      <w: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B66FCC">
        <w:fldChar w:fldCharType="separate"/>
      </w:r>
      <w:r>
        <w:rPr>
          <w:noProof/>
        </w:rPr>
        <w:t>[62]</w:t>
      </w:r>
      <w:r w:rsidRPr="00B66FCC">
        <w:fldChar w:fldCharType="end"/>
      </w:r>
      <w:r w:rsidRPr="00630043">
        <w:t xml:space="preserve"> alebo </w:t>
      </w:r>
      <w:r w:rsidRPr="00B66FCC">
        <w:fldChar w:fldCharType="begin"/>
      </w:r>
      <w:r>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instrText xml:space="preserve"> ADDIN EN.CITE </w:instrText>
      </w:r>
      <w:r>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instrText xml:space="preserve"> ADDIN EN.CITE.DATA </w:instrText>
      </w:r>
      <w:r>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instrText xml:space="preserve"> ADDIN EN.CITE &lt;EndNote&gt;&lt;Cite&gt;&lt;Author&gt;Debbal&lt;/Author&gt;&lt;Year&gt;2007&lt;/Year&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77777777" w:rsidR="00BD7167" w:rsidRPr="00630043" w:rsidRDefault="00BD7167" w:rsidP="00BD7167">
      <w:pPr>
        <w:pStyle w:val="Popis"/>
        <w:rPr>
          <w:vanish/>
          <w:color w:val="000000"/>
          <w:szCs w:val="22"/>
          <w:lang w:val="sk-SK"/>
          <w:specVanish/>
        </w:rPr>
      </w:pPr>
      <w:bookmarkStart w:id="180" w:name="_Ref510259744"/>
      <w:bookmarkStart w:id="181" w:name="_Toc5168280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80"/>
      <w:r w:rsidRPr="00630043">
        <w:rPr>
          <w:lang w:val="sk-SK"/>
        </w:rPr>
        <w:t>:</w:t>
      </w:r>
      <w:r w:rsidRPr="00630043">
        <w:rPr>
          <w:szCs w:val="22"/>
          <w:lang w:val="sk-SK"/>
        </w:rPr>
        <w:t xml:space="preserve"> Spektrum prvého srdečného zvuku S1 subjektu A.</w:t>
      </w:r>
      <w:bookmarkEnd w:id="181"/>
    </w:p>
    <w:p w14:paraId="003AA537"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77777777" w:rsidR="00BD7167" w:rsidRPr="00630043" w:rsidRDefault="00BD7167" w:rsidP="00BD7167">
      <w:pPr>
        <w:pStyle w:val="Popis"/>
        <w:rPr>
          <w:vanish/>
          <w:color w:val="000000"/>
          <w:szCs w:val="22"/>
          <w:lang w:val="sk-SK"/>
          <w:specVanish/>
        </w:rPr>
      </w:pPr>
      <w:bookmarkStart w:id="182" w:name="_Ref513977795"/>
      <w:bookmarkStart w:id="183" w:name="_Toc5168280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82"/>
      <w:r w:rsidRPr="00630043">
        <w:rPr>
          <w:lang w:val="sk-SK"/>
        </w:rPr>
        <w:t xml:space="preserve"> </w:t>
      </w:r>
      <w:r w:rsidRPr="00630043">
        <w:rPr>
          <w:szCs w:val="22"/>
          <w:lang w:val="sk-SK"/>
        </w:rPr>
        <w:t>Spektrum prvého srdečného zvuku S1 subjektu B.</w:t>
      </w:r>
      <w:bookmarkEnd w:id="183"/>
    </w:p>
    <w:p w14:paraId="4886A1F3"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77777777" w:rsidR="00BD7167" w:rsidRPr="00630043" w:rsidRDefault="00BD7167" w:rsidP="00BD7167">
      <w:pPr>
        <w:pStyle w:val="Popis"/>
        <w:rPr>
          <w:vanish/>
          <w:color w:val="000000"/>
          <w:szCs w:val="22"/>
          <w:lang w:val="sk-SK"/>
          <w:specVanish/>
        </w:rPr>
      </w:pPr>
      <w:bookmarkStart w:id="184" w:name="_Ref513977929"/>
      <w:bookmarkStart w:id="185" w:name="_Toc51682807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84"/>
      <w:r w:rsidRPr="00630043">
        <w:rPr>
          <w:szCs w:val="22"/>
          <w:lang w:val="sk-SK"/>
        </w:rPr>
        <w:t xml:space="preserve"> Spektrum prvého srdečného zvuku S1 pre 30 ľudí.</w:t>
      </w:r>
      <w:bookmarkEnd w:id="185"/>
    </w:p>
    <w:p w14:paraId="70019807" w14:textId="622EB902" w:rsidR="00BD7167" w:rsidRPr="0068248B" w:rsidRDefault="00BD7167" w:rsidP="0068248B">
      <w:pPr>
        <w:pStyle w:val="Popis"/>
        <w:rPr>
          <w:lang w:val="sk-SK"/>
        </w:rPr>
      </w:pPr>
      <w:r w:rsidRPr="00630043">
        <w:rPr>
          <w:lang w:val="sk-SK"/>
        </w:rPr>
        <w:t xml:space="preserve"> Spektrum bolo najskôr priemerované z prvého srdečn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w:t>
      </w:r>
      <w:commentRangeStart w:id="186"/>
      <w:r w:rsidRPr="00630043">
        <w:t xml:space="preserve">experiment testuje a stanovuje </w:t>
      </w:r>
      <w:commentRangeEnd w:id="186"/>
      <w:r w:rsidRPr="00630043">
        <w:rPr>
          <w:rStyle w:val="Odkaznakomentr"/>
        </w:rPr>
        <w:commentReference w:id="186"/>
      </w:r>
      <w:r w:rsidRPr="00630043">
        <w:t>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commentRangeStart w:id="187"/>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Predpokladáme, že vzdialenosť S1 od R-vlny by mala korelovať s dýchaním</w:t>
      </w:r>
      <w:commentRangeEnd w:id="187"/>
      <w:r w:rsidRPr="00630043">
        <w:rPr>
          <w:rStyle w:val="Odkaznakomentr"/>
        </w:rPr>
        <w:commentReference w:id="187"/>
      </w:r>
      <w:r w:rsidRPr="00630043">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88" w:name="_Toc386404214"/>
      <w:r w:rsidRPr="00630043">
        <w:lastRenderedPageBreak/>
        <w:t>Filtrácia fourierovou transformáciou</w:t>
      </w:r>
      <w:bookmarkEnd w:id="188"/>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89" w:name="_Ref513977171"/>
      <w:bookmarkStart w:id="190" w:name="_Toc51682808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89"/>
      <w:r w:rsidRPr="00B66FCC">
        <w:rPr>
          <w:lang w:val="sk-SK"/>
        </w:rPr>
        <w:t>: T</w:t>
      </w:r>
      <w:r w:rsidRPr="00630043">
        <w:rPr>
          <w:szCs w:val="22"/>
          <w:lang w:val="sk-SK"/>
        </w:rPr>
        <w:t>abuľka pásmových filtrov so spodnými a hornými hraničnými frekvenciami.</w:t>
      </w:r>
      <w:bookmarkEnd w:id="190"/>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91" w:name="_Toc386404215"/>
      <w:r w:rsidRPr="00630043">
        <w:t>DWT</w:t>
      </w:r>
      <w:bookmarkEnd w:id="191"/>
    </w:p>
    <w:p w14:paraId="46C9D08D" w14:textId="77777777" w:rsidR="00BD7167" w:rsidRPr="00630043" w:rsidRDefault="00BD7167" w:rsidP="00BD7167"/>
    <w:p w14:paraId="47527D5A" w14:textId="77777777"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92" w:name="_Ref510260215"/>
      <w:bookmarkStart w:id="193" w:name="_Ref510260211"/>
      <w:bookmarkStart w:id="194" w:name="_Toc510268061"/>
      <w:bookmarkStart w:id="195" w:name="_Toc513584972"/>
      <w:bookmarkStart w:id="196" w:name="_Toc516828090"/>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92"/>
      <w:r w:rsidRPr="00630043">
        <w:rPr>
          <w:lang w:val="sk-SK"/>
        </w:rPr>
        <w:t>:</w:t>
      </w:r>
      <w:r w:rsidRPr="00630043">
        <w:rPr>
          <w:szCs w:val="22"/>
          <w:lang w:val="sk-SK"/>
        </w:rPr>
        <w:t xml:space="preserve"> Stupne rozkladu DWT a im prislúchajúce frekvenčné pásma.</w:t>
      </w:r>
      <w:bookmarkEnd w:id="193"/>
      <w:bookmarkEnd w:id="194"/>
      <w:bookmarkEnd w:id="195"/>
      <w:bookmarkEnd w:id="196"/>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97"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97"/>
            <w:r w:rsidRPr="00630043">
              <w:rPr>
                <w:color w:val="000000"/>
              </w:rPr>
              <w:t>)</w:t>
            </w:r>
          </w:p>
        </w:tc>
      </w:tr>
    </w:tbl>
    <w:p w14:paraId="410E7865" w14:textId="77777777" w:rsidR="00BD7167" w:rsidRPr="00630043" w:rsidRDefault="00BD7167" w:rsidP="00BD7167"/>
    <w:p w14:paraId="674EAF93" w14:textId="0014B2AF"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r>
      <w:r>
        <w:rPr>
          <w:rFonts w:eastAsiaTheme="minorEastAsia"/>
        </w:rP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98" w:name="_Ref510260338"/>
      <w:bookmarkStart w:id="199" w:name="_Toc510268062"/>
      <w:bookmarkStart w:id="200" w:name="_Toc513584973"/>
    </w:p>
    <w:p w14:paraId="134DF29E" w14:textId="77777777" w:rsidR="00BD7167" w:rsidRPr="00630043" w:rsidRDefault="00BD7167" w:rsidP="00BD7167">
      <w:pPr>
        <w:pStyle w:val="Popis"/>
        <w:rPr>
          <w:vanish/>
          <w:color w:val="000000"/>
          <w:szCs w:val="22"/>
          <w:lang w:val="sk-SK"/>
          <w:specVanish/>
        </w:rPr>
      </w:pPr>
      <w:bookmarkStart w:id="201" w:name="_Toc51682809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98"/>
      <w:r w:rsidRPr="00630043">
        <w:rPr>
          <w:lang w:val="sk-SK"/>
        </w:rPr>
        <w:t>:</w:t>
      </w:r>
      <w:r w:rsidRPr="00630043">
        <w:rPr>
          <w:szCs w:val="22"/>
          <w:lang w:val="sk-SK"/>
        </w:rPr>
        <w:t xml:space="preserve"> Tabuľka filtrov DWT s najnižším (pravý stĺpec) a najvyšším (prvý riadok) stupňom rozkladu.</w:t>
      </w:r>
      <w:bookmarkEnd w:id="199"/>
      <w:bookmarkEnd w:id="200"/>
      <w:bookmarkEnd w:id="201"/>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202" w:name="_Toc386404216"/>
      <w:r w:rsidRPr="00630043">
        <w:t>Hodnotenie optimálnosti filtrácie</w:t>
      </w:r>
      <w:bookmarkEnd w:id="202"/>
      <w:r w:rsidRPr="00630043">
        <w:tab/>
      </w:r>
    </w:p>
    <w:p w14:paraId="3E633E98" w14:textId="77777777" w:rsidR="00BD7167" w:rsidRPr="00630043" w:rsidRDefault="00BD7167" w:rsidP="00BD7167">
      <w:pPr>
        <w:tabs>
          <w:tab w:val="left" w:pos="7140"/>
        </w:tabs>
      </w:pPr>
    </w:p>
    <w:p w14:paraId="00651F0B" w14:textId="77777777"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r>
      <w: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e>
                  </m:func>
                </m:e>
              </m:nary>
            </m:oMath>
            <w:r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77777777"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77777777" w:rsidR="00BD7167" w:rsidRPr="00630043" w:rsidRDefault="00BD7167" w:rsidP="00BD7167">
      <w:pPr>
        <w:pStyle w:val="Popis"/>
        <w:rPr>
          <w:vanish/>
          <w:szCs w:val="22"/>
          <w:lang w:val="sk-SK"/>
          <w:specVanish/>
        </w:rPr>
      </w:pPr>
      <w:bookmarkStart w:id="203" w:name="_Ref510260483"/>
      <w:bookmarkStart w:id="204" w:name="_Ref513977304"/>
      <w:bookmarkStart w:id="205" w:name="_Toc5168280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203"/>
      <w:bookmarkEnd w:id="204"/>
      <w:r w:rsidRPr="00630043">
        <w:rPr>
          <w:lang w:val="sk-SK"/>
        </w:rPr>
        <w:t>: Detekcia prvého srdečného zvuku – S1</w:t>
      </w:r>
      <w:bookmarkEnd w:id="205"/>
    </w:p>
    <w:p w14:paraId="550D41C1" w14:textId="7777777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w:t>
      </w:r>
      <w:commentRangeStart w:id="206"/>
      <w:r w:rsidRPr="00630043">
        <w:rPr>
          <w:szCs w:val="22"/>
          <w:lang w:val="sk-SK"/>
        </w:rPr>
        <w:t>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w:t>
      </w:r>
      <w:commentRangeEnd w:id="206"/>
      <w:r w:rsidRPr="00B66FCC">
        <w:rPr>
          <w:rStyle w:val="Odkaznakomentr"/>
          <w:rFonts w:eastAsia="Times New Roman" w:cs="Times New Roman"/>
          <w:spacing w:val="0"/>
          <w:lang w:val="sk-SK" w:eastAsia="cs-CZ" w:bidi="ar-SA"/>
        </w:rPr>
        <w:commentReference w:id="206"/>
      </w:r>
      <w:r w:rsidRPr="00630043">
        <w:rPr>
          <w:szCs w:val="22"/>
          <w:lang w:val="sk-SK"/>
        </w:rPr>
        <w:t xml:space="preserve">spodná časť obrázku: respiračná krivka (modrá), </w:t>
      </w:r>
      <w:commentRangeStart w:id="207"/>
      <w:r w:rsidRPr="00630043">
        <w:rPr>
          <w:szCs w:val="22"/>
          <w:lang w:val="sk-SK"/>
        </w:rPr>
        <w:t xml:space="preserve">R-S1 </w:t>
      </w:r>
      <w:commentRangeEnd w:id="207"/>
      <w:r w:rsidRPr="00B66FCC">
        <w:rPr>
          <w:rStyle w:val="Odkaznakomentr"/>
          <w:rFonts w:eastAsia="Times New Roman" w:cs="Times New Roman"/>
          <w:spacing w:val="0"/>
          <w:lang w:val="sk-SK" w:eastAsia="cs-CZ" w:bidi="ar-SA"/>
        </w:rPr>
        <w:commentReference w:id="207"/>
      </w:r>
      <w:r w:rsidRPr="00630043">
        <w:rPr>
          <w:szCs w:val="22"/>
          <w:lang w:val="sk-SK"/>
        </w:rPr>
        <w:t xml:space="preserve">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208" w:name="_Ref510260788"/>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bookmarkStart w:id="209" w:name="_Toc516828075"/>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208"/>
      <w:r w:rsidRPr="00630043">
        <w:t>: Korelačne koeficienty respiračnej krivky a 10 oneskorených R-S1 kriviek.</w:t>
      </w:r>
      <w:bookmarkEnd w:id="209"/>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210" w:name="_Toc510268063"/>
      <w:bookmarkStart w:id="211"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212" w:name="_Ref513978532"/>
      <w:bookmarkStart w:id="213" w:name="_Toc516828092"/>
      <w:r w:rsidRPr="00B66FCC">
        <w:rPr>
          <w:noProof/>
          <w:lang w:val="cs-CZ"/>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212"/>
      <w:r w:rsidR="00BD7167" w:rsidRPr="00B66FCC">
        <w:rPr>
          <w:lang w:val="sk-SK"/>
        </w:rPr>
        <w:t xml:space="preserve">: </w:t>
      </w:r>
      <w:r w:rsidR="00BD7167" w:rsidRPr="00630043">
        <w:rPr>
          <w:szCs w:val="22"/>
          <w:lang w:val="sk-SK"/>
        </w:rPr>
        <w:t>Maxima k</w:t>
      </w:r>
      <w:commentRangeStart w:id="214"/>
      <w:r w:rsidR="00BD7167" w:rsidRPr="00630043">
        <w:rPr>
          <w:szCs w:val="22"/>
          <w:lang w:val="sk-SK"/>
        </w:rPr>
        <w:t>oreláci</w:t>
      </w:r>
      <w:commentRangeEnd w:id="214"/>
      <w:r w:rsidR="00BD7167" w:rsidRPr="00630043">
        <w:rPr>
          <w:rStyle w:val="Odkaznakomentr"/>
          <w:lang w:val="sk-SK"/>
        </w:rPr>
        <w:commentReference w:id="214"/>
      </w:r>
      <w:r w:rsidR="00BD7167" w:rsidRPr="00630043">
        <w:rPr>
          <w:szCs w:val="22"/>
          <w:lang w:val="sk-SK"/>
        </w:rPr>
        <w:t>í medzi respiráciou a S1 po filtrácií rôznymi pásmovými filtrami</w:t>
      </w:r>
      <w:bookmarkEnd w:id="210"/>
      <w:bookmarkEnd w:id="211"/>
      <w:bookmarkEnd w:id="213"/>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15" w:name="_Ref510262471"/>
    </w:p>
    <w:p w14:paraId="19B501FD" w14:textId="77777777" w:rsidR="00BD7167" w:rsidRPr="002C512A" w:rsidRDefault="00BD7167" w:rsidP="00BD7167">
      <w:pPr>
        <w:pStyle w:val="Popis"/>
        <w:rPr>
          <w:vanish/>
          <w:lang w:val="sk-SK"/>
          <w:specVanish/>
        </w:rPr>
      </w:pPr>
      <w:bookmarkStart w:id="216" w:name="_Toc510268064"/>
      <w:bookmarkStart w:id="217" w:name="_Toc513584975"/>
      <w:bookmarkStart w:id="218" w:name="_Toc516828093"/>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215"/>
      <w:r w:rsidRPr="00630043">
        <w:rPr>
          <w:lang w:val="sk-SK"/>
        </w:rPr>
        <w:t>: Mediány korelácií medzi R-S1 krivkou a respiráciou 30 dobrovoľníkov</w:t>
      </w:r>
      <w:bookmarkEnd w:id="216"/>
      <w:bookmarkEnd w:id="217"/>
      <w:bookmarkEnd w:id="218"/>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77777777" w:rsidR="00BD7167" w:rsidRPr="00630043" w:rsidRDefault="00BD7167" w:rsidP="00BD7167">
      <w:pPr>
        <w:pStyle w:val="Nadpis3"/>
      </w:pPr>
      <w:bookmarkStart w:id="219" w:name="_Toc510268152"/>
      <w:bookmarkStart w:id="220" w:name="_Toc516828025"/>
      <w:r w:rsidRPr="00630043">
        <w:t>Detekcia srdečného zvuku S2</w:t>
      </w:r>
      <w:bookmarkEnd w:id="219"/>
      <w:bookmarkEnd w:id="220"/>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221" w:name="_Toc386404213"/>
      <w:bookmarkStart w:id="222" w:name="_Toc510268153"/>
      <w:bookmarkStart w:id="223" w:name="_Toc516828026"/>
      <w:r w:rsidRPr="00630043">
        <w:t xml:space="preserve">Detekcia </w:t>
      </w:r>
      <w:bookmarkEnd w:id="221"/>
      <w:r w:rsidRPr="00630043">
        <w:t>bioimpedančných parametrov</w:t>
      </w:r>
      <w:bookmarkEnd w:id="222"/>
      <w:bookmarkEnd w:id="223"/>
    </w:p>
    <w:p w14:paraId="7B1C8607" w14:textId="77777777" w:rsidR="00BD7167" w:rsidRPr="00630043" w:rsidRDefault="00BD7167" w:rsidP="00BD7167">
      <w:r w:rsidRPr="00630043">
        <w:t xml:space="preserve">Impedančná kardiografia dosahuje nízku presnosť pri odhade absolútnych srdečného výdaja </w:t>
      </w:r>
      <w:r w:rsidRPr="00630043">
        <w:rPr>
          <w:rStyle w:val="Odkaznakomentr"/>
        </w:rPr>
        <w:commentReference w:id="224"/>
      </w:r>
      <w:r w:rsidRPr="00630043">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instrText xml:space="preserve"> ADDIN EN.CITE </w:instrText>
      </w:r>
      <w: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instrText xml:space="preserve"> ADDIN EN.CITE.DATA </w:instrText>
      </w:r>
      <w:r>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instrText xml:space="preserve"> ADDIN EN.CITE.DATA </w:instrText>
      </w:r>
      <w:r>
        <w:fldChar w:fldCharType="end"/>
      </w:r>
      <w:r w:rsidRPr="00B66FCC">
        <w:fldChar w:fldCharType="separate"/>
      </w:r>
      <w:r>
        <w:rPr>
          <w:noProof/>
        </w:rPr>
        <w:t>[3, 48]</w:t>
      </w:r>
      <w:r w:rsidRPr="00B66FCC">
        <w:fldChar w:fldCharType="end"/>
      </w:r>
      <w:r w:rsidRPr="00630043">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25"/>
      <w:r w:rsidRPr="00630043">
        <w:t xml:space="preserve">Až budú presnejšie známe vplyvy jednotlivých zdrojov na modulujáciu signálu </w:t>
      </w:r>
      <w:commentRangeEnd w:id="225"/>
      <w:r w:rsidRPr="00630043">
        <w:rPr>
          <w:rStyle w:val="Odkaznakomentr"/>
        </w:rPr>
        <w:commentReference w:id="225"/>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226" w:name="_Toc510268157"/>
      <w:bookmarkStart w:id="227" w:name="_Toc516828027"/>
      <w:r w:rsidRPr="00630043">
        <w:t>Úvod do navrhnutej metodiky</w:t>
      </w:r>
      <w:bookmarkEnd w:id="226"/>
      <w:bookmarkEnd w:id="227"/>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28" w:name="_Ref509143679"/>
      <w:bookmarkStart w:id="229" w:name="_Toc51682807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28"/>
      <w:r w:rsidRPr="00630043">
        <w:rPr>
          <w:lang w:val="sk-SK"/>
        </w:rPr>
        <w:t>: Detekcia parametrov obehovej sústavy</w:t>
      </w:r>
      <w:bookmarkEnd w:id="229"/>
    </w:p>
    <w:p w14:paraId="53B42BF5" w14:textId="77777777"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 dZ/dtmax, krvný tlak-BP, HS</w:t>
      </w:r>
    </w:p>
    <w:p w14:paraId="4207389C" w14:textId="77777777" w:rsidR="00BD7167" w:rsidRPr="00630043" w:rsidRDefault="00BD7167" w:rsidP="00BD7167">
      <w:pPr>
        <w:pStyle w:val="Popis"/>
        <w:rPr>
          <w:lang w:val="sk-SK"/>
        </w:rPr>
      </w:pPr>
    </w:p>
    <w:p w14:paraId="2A139403" w14:textId="77777777"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srdečn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srdečného cyklu. Veľkosť zmeny impedancie počas srdečn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77777777"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srdečn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77777777" w:rsidR="00BD7167" w:rsidRPr="00630043" w:rsidRDefault="00BD7167" w:rsidP="00BD7167">
      <w:r w:rsidRPr="00630043">
        <w:t>Parameter Systolický arteriálny krvný tlak (</w:t>
      </w:r>
      <w:r w:rsidRPr="00630043">
        <w:rPr>
          <w:b/>
        </w:rPr>
        <w:t>SBP</w:t>
      </w:r>
      <w:r w:rsidRPr="00630043">
        <w:t>) je detekovaný ako lokálne maximum arteriálneho krvného tlaku počas srdečného cyklu.</w:t>
      </w:r>
    </w:p>
    <w:p w14:paraId="7EB7A038" w14:textId="77777777" w:rsidR="00BD7167" w:rsidRPr="00630043" w:rsidRDefault="00BD7167" w:rsidP="00BD7167"/>
    <w:p w14:paraId="658A8F8F" w14:textId="77777777" w:rsidR="00BD7167" w:rsidRPr="00630043" w:rsidRDefault="00BD7167" w:rsidP="00BD7167">
      <w:r w:rsidRPr="00630043">
        <w:t>Parameter Diastolický arteriálny krvný tlak (</w:t>
      </w:r>
      <w:r w:rsidRPr="00630043">
        <w:rPr>
          <w:b/>
        </w:rPr>
        <w:t>DBP</w:t>
      </w:r>
      <w:r w:rsidRPr="00630043">
        <w:t>) je detekovaný ako lokálne minimum arteriálneho krvného tlaku počas srdečn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7777777" w:rsidR="00BD7167" w:rsidRPr="00630043" w:rsidRDefault="00BD7167" w:rsidP="00BD7167">
      <w:r w:rsidRPr="00630043">
        <w:t>Parameter Vzdialenosť S1 od R vlny (</w:t>
      </w:r>
      <w:r w:rsidRPr="00630043">
        <w:rPr>
          <w:b/>
        </w:rPr>
        <w:t>R-S1</w:t>
      </w:r>
      <w:r w:rsidRPr="00630043">
        <w:t>) je časové oneskorenie srdečného zvuku S1 od R vlny.</w:t>
      </w:r>
    </w:p>
    <w:p w14:paraId="5F06C33C" w14:textId="77777777" w:rsidR="00BD7167" w:rsidRPr="00630043" w:rsidRDefault="00BD7167" w:rsidP="00BD7167"/>
    <w:p w14:paraId="217CBC80" w14:textId="77777777" w:rsidR="00BD7167" w:rsidRPr="00630043" w:rsidRDefault="00BD7167" w:rsidP="00BD7167">
      <w:r w:rsidRPr="00630043">
        <w:t>Parameter Vzdialenosť S2 od R vlny (</w:t>
      </w:r>
      <w:r w:rsidRPr="00630043">
        <w:rPr>
          <w:b/>
        </w:rPr>
        <w:t>R-S2</w:t>
      </w:r>
      <w:r w:rsidRPr="00630043">
        <w:t>) je časové oneskorenie srdečného zvuku S2 od R vlny.</w:t>
      </w:r>
    </w:p>
    <w:p w14:paraId="49583CF6" w14:textId="77777777" w:rsidR="00BD7167" w:rsidRPr="00630043" w:rsidRDefault="00BD7167" w:rsidP="00BD7167"/>
    <w:p w14:paraId="592787A0" w14:textId="77777777" w:rsidR="00BD7167" w:rsidRPr="00630043" w:rsidRDefault="00BD7167" w:rsidP="00BD7167">
      <w:r w:rsidRPr="00630043">
        <w:t>Parameter Čas medzi S1 a S2 (</w:t>
      </w:r>
      <w:r w:rsidRPr="00630043">
        <w:rPr>
          <w:b/>
        </w:rPr>
        <w:t>S1-S2</w:t>
      </w:r>
      <w:r w:rsidRPr="00630043">
        <w:t>) ) je časové oneskorenie srdečného zvuku S2 od srdečn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77777777"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30" w:name="_Toc510268158"/>
      <w:bookmarkStart w:id="231" w:name="_Toc516828028"/>
      <w:r w:rsidRPr="00630043">
        <w:t>Popisná štatistika</w:t>
      </w:r>
      <w:bookmarkEnd w:id="230"/>
      <w:r w:rsidRPr="00630043">
        <w:t xml:space="preserve"> - spontánne dýchanie</w:t>
      </w:r>
      <w:bookmarkEnd w:id="231"/>
    </w:p>
    <w:p w14:paraId="3F9B3189" w14:textId="77777777" w:rsidR="00BD7167" w:rsidRPr="00630043" w:rsidRDefault="00BD7167" w:rsidP="00BD7167"/>
    <w:p w14:paraId="3FC82638" w14:textId="77777777" w:rsidR="00BD7167" w:rsidRPr="00630043" w:rsidRDefault="00BD7167" w:rsidP="00BD7167">
      <w:r w:rsidRPr="00630043">
        <w:t xml:space="preserve">Impedančná kardiografia používa pre odhad srdečn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parameter bola detekovaná jedna hodnota pre jeden srdečný cyklus. Označme počet srdečn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32" w:name="_Ref513892756"/>
      <w:bookmarkStart w:id="233" w:name="_Toc51682807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32"/>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33"/>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AC6E09"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E3690B"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F54E5A"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4516C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B69DC6"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C527C6"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F6837F"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4A2B0F"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7DE9F0"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1F5625"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02BFB7"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1A5EF8"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7C15CF"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4BD55A"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D4CD36"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027DF9"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393516"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7EC183"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1A9AF9"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B68FC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E401A0"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F2276D"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CC77CF"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559A78"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A9E3A1"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886769"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9A9120"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5C1650"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Popis"/>
        <w:rPr>
          <w:vanish/>
          <w:lang w:val="sk-SK"/>
          <w:specVanish/>
        </w:rPr>
      </w:pPr>
      <w:bookmarkStart w:id="234" w:name="_Ref513894977"/>
      <w:bookmarkStart w:id="235" w:name="_Toc516828094"/>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34"/>
      <w:r w:rsidRPr="00B66FCC">
        <w:rPr>
          <w:lang w:val="sk-SK"/>
        </w:rPr>
        <w:t xml:space="preserve">: </w:t>
      </w:r>
      <w:bookmarkStart w:id="236" w:name="_Toc513584627"/>
      <w:r w:rsidRPr="00B66FCC">
        <w:rPr>
          <w:lang w:val="sk-SK"/>
        </w:rPr>
        <w:t>Popisná štatistika hodnoty parametrov počas spontnánneho dýchania pre 30 dobrovoľníkov.</w:t>
      </w:r>
      <w:bookmarkEnd w:id="235"/>
      <w:bookmarkEnd w:id="236"/>
    </w:p>
    <w:p w14:paraId="3FAF6E91" w14:textId="77777777"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483196BA" w14:textId="77777777" w:rsidR="00BD7167" w:rsidRPr="00630043" w:rsidRDefault="00BD7167" w:rsidP="00BD7167">
      <w:pPr>
        <w:pStyle w:val="Popis"/>
        <w:rPr>
          <w:lang w:val="sk-SK"/>
        </w:rPr>
      </w:pPr>
    </w:p>
    <w:p w14:paraId="3170468C" w14:textId="77777777" w:rsidR="00BD7167" w:rsidRPr="00630043" w:rsidRDefault="00BD7167" w:rsidP="00BD7167">
      <w:r w:rsidRPr="00630043">
        <w:t xml:space="preserve">Hodnoty v stĺpci mean, vyjadrujú priemernú hodnotu bioimpedančného parametra naprieč všetkými subjektami. </w:t>
      </w:r>
      <w:r w:rsidRPr="00B66FCC">
        <w:rPr>
          <w:highlight w:val="yellow"/>
        </w:rPr>
        <w:t>Hodnota std vyjadruje smerodatnú odchylku priemernej hodnoty bioimpedančného parametra naprieč všetkými subjektami</w:t>
      </w:r>
      <w:r w:rsidRPr="00630043">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630043">
        <w:lastRenderedPageBreak/>
        <w:t xml:space="preserve">zmien vieme, ktorý parameter do akej miery ovplyvnil zmeny v hodnotách vypočítaného srdečného výdaja počas merania. Pomocou popisnej štatistiky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w:t>
      </w:r>
      <w:r w:rsidRPr="00630043">
        <w:rPr>
          <w:highlight w:val="yellow"/>
        </w:rPr>
        <w:t>zachytáva</w:t>
      </w:r>
      <w:r w:rsidRPr="00630043">
        <w:t xml:space="preserve"> výchylk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očas 5 minútového merania. Hodnotených bolo opäť 30 zdravých dobrovoľníkov. Pre každého dobrovoľnika bola spočítaná pole hodnôt pre každý parameter o dĺžke počtu srdečn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630043"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spontánne dýchanie</w:t>
            </w:r>
          </w:p>
          <w:p w14:paraId="2A6AA19D"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57C6BA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CE24A98"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1CE24A98"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C81B14"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0C81B14"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r>
      <w:tr w:rsidR="00BD7167" w:rsidRPr="00630043"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8</w:t>
            </w:r>
          </w:p>
        </w:tc>
      </w:tr>
      <w:tr w:rsidR="00BD7167" w:rsidRPr="00630043"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36</w:t>
            </w:r>
          </w:p>
        </w:tc>
      </w:tr>
      <w:tr w:rsidR="00BD7167" w:rsidRPr="00630043"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2</w:t>
            </w:r>
          </w:p>
        </w:tc>
      </w:tr>
      <w:tr w:rsidR="00BD7167" w:rsidRPr="00630043"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7</w:t>
            </w:r>
          </w:p>
        </w:tc>
      </w:tr>
      <w:tr w:rsidR="00BD7167" w:rsidRPr="00630043"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9</w:t>
            </w:r>
          </w:p>
        </w:tc>
      </w:tr>
      <w:tr w:rsidR="00BD7167" w:rsidRPr="00630043"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3</w:t>
            </w:r>
          </w:p>
        </w:tc>
      </w:tr>
      <w:tr w:rsidR="00BD7167" w:rsidRPr="00630043"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2</w:t>
            </w:r>
          </w:p>
        </w:tc>
      </w:tr>
      <w:tr w:rsidR="00BD7167" w:rsidRPr="00630043"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89</w:t>
            </w:r>
          </w:p>
        </w:tc>
      </w:tr>
      <w:tr w:rsidR="00BD7167" w:rsidRPr="00630043"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2</w:t>
            </w:r>
          </w:p>
        </w:tc>
      </w:tr>
      <w:tr w:rsidR="00BD7167" w:rsidRPr="00630043"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82</w:t>
            </w:r>
          </w:p>
        </w:tc>
      </w:tr>
      <w:tr w:rsidR="00BD7167" w:rsidRPr="00630043"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6</w:t>
            </w:r>
          </w:p>
        </w:tc>
      </w:tr>
      <w:tr w:rsidR="00BD7167" w:rsidRPr="00630043"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5</w:t>
            </w:r>
          </w:p>
        </w:tc>
      </w:tr>
    </w:tbl>
    <w:p w14:paraId="67249482" w14:textId="77777777" w:rsidR="00BD7167" w:rsidRPr="00630043" w:rsidRDefault="00BD7167" w:rsidP="00BD7167">
      <w:pPr>
        <w:pStyle w:val="Popis"/>
        <w:rPr>
          <w:vanish/>
          <w:lang w:val="sk-SK"/>
          <w:specVanish/>
        </w:rPr>
      </w:pPr>
      <w:bookmarkStart w:id="237" w:name="_Ref513900121"/>
      <w:bookmarkStart w:id="238" w:name="_Toc513584628"/>
      <w:bookmarkStart w:id="239" w:name="_Toc51682809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9</w:t>
      </w:r>
      <w:r w:rsidRPr="00B66FCC">
        <w:rPr>
          <w:lang w:val="sk-SK"/>
        </w:rPr>
        <w:fldChar w:fldCharType="end"/>
      </w:r>
      <w:bookmarkEnd w:id="237"/>
      <w:r w:rsidRPr="00B66FCC">
        <w:rPr>
          <w:lang w:val="sk-SK"/>
        </w:rPr>
        <w:t>: Popisná štatistika výchylky parametrov počas spontnánneho dýchania pre 30 dobrovoľníkov.</w:t>
      </w:r>
      <w:bookmarkEnd w:id="239"/>
    </w:p>
    <w:bookmarkEnd w:id="238"/>
    <w:p w14:paraId="01623EAF"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 xml:space="preserve">boli spočítané priemerné hodnoty a smerodatné odchylky pre 30 dobrovoľníkov, ktoré udáva </w:t>
      </w:r>
      <w:r w:rsidRPr="00B66FCC">
        <w:rPr>
          <w:lang w:val="sk-SK"/>
        </w:rPr>
        <w:lastRenderedPageBreak/>
        <w:t>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630043">
        <w:t xml:space="preserve">Hodnota v stĺpci </w:t>
      </w:r>
      <w:r w:rsidRPr="00630043">
        <w:rPr>
          <w:highlight w:val="yellow"/>
        </w:rPr>
        <w:t xml:space="preserve">∆ mean vyjadruje priemernú </w:t>
      </w:r>
      <w:r w:rsidRPr="00B66FCC">
        <w:rPr>
          <w:highlight w:val="yellow"/>
        </w:rPr>
        <w:t>hodnotu výchylky parametra naprieč všetkými subjektami.</w:t>
      </w:r>
      <w:r w:rsidRPr="00630043">
        <w:t xml:space="preserve"> Hodnota v sĺpci std vyjadruje smerodatnú odchylku výchylky parametra počas merania naprieč všetkými subjektami. </w:t>
      </w:r>
      <w:commentRangeStart w:id="240"/>
      <w:r w:rsidRPr="00630043">
        <w:t xml:space="preserve">Stĺpec % vyjadruje percentuálnu zmenu parametra v priebehu merania. </w:t>
      </w:r>
      <w:commentRangeEnd w:id="240"/>
      <w:r w:rsidRPr="00630043">
        <w:rPr>
          <w:rStyle w:val="Odkaznakomentr"/>
        </w:rPr>
        <w:commentReference w:id="240"/>
      </w:r>
      <w:r w:rsidRPr="00630043">
        <w:t xml:space="preserve">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41" w:name="_Toc516828029"/>
      <w:r w:rsidRPr="00630043">
        <w:t>Popisná štatistika - Hlboké dýchanie</w:t>
      </w:r>
      <w:bookmarkEnd w:id="241"/>
    </w:p>
    <w:p w14:paraId="21E3571C" w14:textId="77777777" w:rsidR="00BD7167" w:rsidRPr="00630043" w:rsidRDefault="00BD7167" w:rsidP="00BD7167"/>
    <w:p w14:paraId="29917F73" w14:textId="77777777"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w:t>
      </w:r>
      <w:r w:rsidRPr="00630043">
        <w:lastRenderedPageBreak/>
        <w:t xml:space="preserve">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924781"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239727"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4BF617"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2F390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4C1982"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D5221B"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AC1543"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D714EB"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BD2BE3"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E2F5BB"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47A8C8"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405EEF"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5813D2"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7152B"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B376F3"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F3AE3C"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BB02AD"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95C99B"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6C20F2"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0FD78A"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3F08A5"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4F41A5"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D4DEEE"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FA24BB"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C73744"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1EA509"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42" w:name="_Ref513901364"/>
      <w:bookmarkStart w:id="243" w:name="_Toc516828096"/>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42"/>
      <w:r w:rsidRPr="00B66FCC">
        <w:rPr>
          <w:lang w:val="sk-SK"/>
        </w:rPr>
        <w:t>: Popisná štatistika hodnoty parametrov počas hlbokého dýchania pre 30 dobrovoľníkov.</w:t>
      </w:r>
      <w:bookmarkEnd w:id="243"/>
    </w:p>
    <w:p w14:paraId="0CC46711" w14:textId="77777777"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66937"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04B176"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7B2916"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1BFB14"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EDBD30"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65911D"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6E435A"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8C0328"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08C0DA"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84B2AC"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4ED635"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B69A3F"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BDD1B3"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C92034"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D0175F"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C05FBD"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F19AA3"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44" w:name="_Ref513901380"/>
      <w:bookmarkStart w:id="245" w:name="_Toc51682809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44"/>
      <w:r w:rsidRPr="00B66FCC">
        <w:rPr>
          <w:lang w:val="sk-SK"/>
        </w:rPr>
        <w:t>: Popisná štatistika výchylky parametrov počas spontánneho dýchania pre 30 dobrovoľníkov.</w:t>
      </w:r>
      <w:bookmarkEnd w:id="245"/>
    </w:p>
    <w:p w14:paraId="441927F5"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46" w:name="_Toc516828030"/>
      <w:r w:rsidRPr="00630043">
        <w:t>Porovnanie výsledkov meraní s meraniami z literatúry</w:t>
      </w:r>
      <w:bookmarkEnd w:id="246"/>
    </w:p>
    <w:p w14:paraId="6CC114F5" w14:textId="77777777" w:rsidR="00BD7167" w:rsidRPr="00630043" w:rsidRDefault="00BD7167" w:rsidP="00BD7167">
      <w:r w:rsidRPr="00630043">
        <w:t xml:space="preserve"> </w:t>
      </w:r>
    </w:p>
    <w:p w14:paraId="464DEFAB" w14:textId="77777777" w:rsidR="00BD7167" w:rsidRPr="00630043" w:rsidRDefault="00BD7167" w:rsidP="00BD7167">
      <w:r w:rsidRPr="00630043">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nám známi zdroj ktorý uvádza hodnoty parametrov je práca Bernsta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Hodnoty boli získané meraním bioimpedancie pre 29 zdravích dobrovoľníkov. V tejto práci autor použil jednokanálovú impedanciu ruky, kde pokrýva celú ruku, čo odpovedá pri bioimpedančnom monitore MBM kanálu 13 a 15. Výsledky sú rozdelené na mužov a ženy. </w:t>
      </w:r>
      <w:commentRangeStart w:id="247"/>
      <w:r w:rsidRPr="00630043">
        <w:t xml:space="preserve">Hodnoty </w:t>
      </w:r>
      <w:commentRangeEnd w:id="247"/>
      <w:r w:rsidRPr="00630043">
        <w:rPr>
          <w:rStyle w:val="Odkaznakomentr"/>
        </w:rPr>
        <w:commentReference w:id="247"/>
      </w:r>
      <w:r w:rsidRPr="00630043">
        <w:t>z práce Bernsta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Popis"/>
        <w:rPr>
          <w:vanish/>
          <w:lang w:val="sk-SK"/>
          <w:specVanish/>
        </w:rPr>
      </w:pPr>
      <w:bookmarkStart w:id="248" w:name="_Ref513901643"/>
      <w:bookmarkStart w:id="249" w:name="_Toc51682809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48"/>
      <w:r w:rsidRPr="00B66FCC">
        <w:rPr>
          <w:lang w:val="sk-SK"/>
        </w:rPr>
        <w:t>: Porovnanie hodnota bioimpedančných parametov z literatúry a </w:t>
      </w:r>
      <w:r>
        <w:rPr>
          <w:lang w:val="sk-SK"/>
        </w:rPr>
        <w:t>tejto</w:t>
      </w:r>
      <w:r w:rsidRPr="00B66FCC">
        <w:rPr>
          <w:lang w:val="sk-SK"/>
        </w:rPr>
        <w:t xml:space="preserve"> práce.</w:t>
      </w:r>
      <w:bookmarkEnd w:id="249"/>
    </w:p>
    <w:p w14:paraId="242E03A0" w14:textId="00330D9D"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77777777" w:rsidR="00BD7167" w:rsidRPr="00630043" w:rsidRDefault="00BD7167" w:rsidP="00BD7167">
      <w:r w:rsidRPr="00630043">
        <w:rPr>
          <w:lang w:eastAsia="en-US" w:bidi="en-US"/>
        </w:rPr>
        <w:t xml:space="preserve">Priemerná hodnota parametra </w:t>
      </w:r>
      <w:r w:rsidRPr="00630043">
        <w:rPr>
          <w:rFonts w:ascii="Cambria Math" w:hAnsi="Cambria Math"/>
          <w:i/>
        </w:rPr>
        <w:t>Z</w:t>
      </w:r>
      <w:r w:rsidRPr="00630043">
        <w:rPr>
          <w:rFonts w:ascii="Cambria Math" w:hAnsi="Cambria Math"/>
          <w:i/>
          <w:vertAlign w:val="subscript"/>
        </w:rPr>
        <w:t>0</w:t>
      </w:r>
      <w:r w:rsidRPr="00630043">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highlight w:val="yellow"/>
        </w:rPr>
        <w:t xml:space="preserve"> je v Bernstainovej práci až o 60 % nižšia.</w:t>
      </w:r>
      <w:r w:rsidRPr="00630043">
        <w:t xml:space="preserve"> Tým,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Bernstain v svojej práci používa prístroj s frekvenciou zdroju prúdu 70kHz a RMS=4mA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50" w:name="_Toc516828031"/>
      <w:r w:rsidRPr="00630043">
        <w:lastRenderedPageBreak/>
        <w:t>Reakcia hemodynamických parametrov na dýchanie</w:t>
      </w:r>
      <w:bookmarkEnd w:id="250"/>
    </w:p>
    <w:p w14:paraId="24C781B3" w14:textId="77777777" w:rsidR="00BD7167" w:rsidRPr="00630043" w:rsidRDefault="00BD7167" w:rsidP="00BD7167"/>
    <w:p w14:paraId="14C77DCE" w14:textId="77777777"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w:t>
      </w:r>
      <w:commentRangeStart w:id="251"/>
      <w:r w:rsidRPr="00630043">
        <w:t xml:space="preserve">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a </w:t>
      </w:r>
      <w:commentRangeEnd w:id="251"/>
      <w:r w:rsidRPr="00630043">
        <w:rPr>
          <w:rStyle w:val="Odkaznakomentr"/>
        </w:rPr>
        <w:commentReference w:id="251"/>
      </w:r>
      <w:r w:rsidRPr="00630043">
        <w:t xml:space="preserve">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52" w:name="_Ref513919076"/>
      <w:bookmarkStart w:id="253" w:name="_Toc516828078"/>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52"/>
      <w:r w:rsidRPr="00630043">
        <w:t>: Vytvorenie lineárne interpolovanej krivky parametra</w:t>
      </w:r>
      <w:r>
        <w:t xml:space="preserve"> - LI postupnosť (</w:t>
      </w:r>
      <w:r w:rsidRPr="00B66FCC">
        <w:rPr>
          <w:i/>
        </w:rPr>
        <w:t>LI sequence</w:t>
      </w:r>
      <w:r>
        <w:t>)</w:t>
      </w:r>
      <w:r w:rsidRPr="00630043">
        <w:t>.</w:t>
      </w:r>
      <w:bookmarkEnd w:id="253"/>
    </w:p>
    <w:p w14:paraId="18C3EC4B" w14:textId="77777777" w:rsidR="00BD7167" w:rsidRPr="00630043" w:rsidRDefault="00BD7167" w:rsidP="00BD7167">
      <w:pPr>
        <w:pStyle w:val="Popis"/>
        <w:rPr>
          <w:lang w:val="sk-SK"/>
        </w:rPr>
      </w:pPr>
      <w:r w:rsidRPr="00630043">
        <w:rPr>
          <w:lang w:val="sk-SK"/>
        </w:rPr>
        <w:t xml:space="preserve"> Zhora detekcia parametre </w:t>
      </w:r>
      <w:commentRangeStart w:id="254"/>
      <w:r w:rsidRPr="00630043">
        <w:rPr>
          <w:lang w:val="sk-SK"/>
        </w:rPr>
        <w:t>–dZ/dt</w:t>
      </w:r>
      <w:r w:rsidRPr="00B66FCC">
        <w:rPr>
          <w:vertAlign w:val="subscript"/>
          <w:lang w:val="sk-SK"/>
        </w:rPr>
        <w:t>max</w:t>
      </w:r>
      <w:commentRangeEnd w:id="254"/>
      <w:r w:rsidRPr="00B66FCC">
        <w:rPr>
          <w:rStyle w:val="Odkaznakomentr"/>
          <w:rFonts w:eastAsia="Times New Roman" w:cs="Times New Roman"/>
          <w:spacing w:val="0"/>
          <w:lang w:val="sk-SK" w:eastAsia="cs-CZ" w:bidi="ar-SA"/>
        </w:rPr>
        <w:commentReference w:id="254"/>
      </w:r>
      <w:r w:rsidRPr="00630043">
        <w:rPr>
          <w:lang w:val="sk-SK"/>
        </w:rPr>
        <w:t>, Lineárna interpolácia množiny parametrov –dZ/dt max 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55" w:name="_Toc516828079"/>
      <m:oMath>
        <m:r>
          <m:rPr>
            <m:sty m:val="p"/>
          </m:rP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56"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56"/>
      <w:r w:rsidRPr="00B66FCC">
        <w:rPr>
          <w:lang w:val="sk-SK"/>
        </w:rPr>
        <w:t xml:space="preserve">: </w:t>
      </w:r>
      <w:commentRangeStart w:id="257"/>
      <w:r w:rsidRPr="00B66FCC">
        <w:rPr>
          <w:lang w:val="sk-SK"/>
        </w:rPr>
        <w:t>LI</w:t>
      </w:r>
      <w:commentRangeEnd w:id="257"/>
      <w:r w:rsidRPr="00630043">
        <w:rPr>
          <w:rStyle w:val="Odkaznakomentr"/>
          <w:lang w:val="sk-SK"/>
        </w:rPr>
        <w:commentReference w:id="257"/>
      </w:r>
      <w:r w:rsidRPr="00B66FCC">
        <w:rPr>
          <w:lang w:val="sk-SK"/>
        </w:rPr>
        <w:t xml:space="preserve"> postupnosti hemodynamických parametrov.</w:t>
      </w:r>
      <w:bookmarkEnd w:id="255"/>
      <w:r w:rsidRPr="00B66FCC">
        <w:rPr>
          <w:lang w:val="sk-SK"/>
        </w:rPr>
        <w:t xml:space="preserve"> </w:t>
      </w:r>
    </w:p>
    <w:p w14:paraId="739D060E" w14:textId="77777777" w:rsidR="00BD7167" w:rsidRPr="00B66FCC" w:rsidRDefault="00BD7167" w:rsidP="00BD7167">
      <w:pPr>
        <w:pStyle w:val="Popis"/>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258"/>
      <w:r w:rsidRPr="00630043">
        <w:t xml:space="preserve">spočítali sme </w:t>
      </w:r>
      <w:commentRangeEnd w:id="258"/>
      <w:r w:rsidRPr="00630043">
        <w:rPr>
          <w:rStyle w:val="Odkaznakomentr"/>
        </w:rPr>
        <w:commentReference w:id="258"/>
      </w:r>
      <w:r w:rsidRPr="00630043">
        <w:t>Pearsonov</w:t>
      </w:r>
      <w:bookmarkStart w:id="259" w:name="_Ref509140471"/>
      <w:r w:rsidRPr="00630043">
        <w:t xml:space="preserve"> </w:t>
      </w:r>
      <w:bookmarkEnd w:id="259"/>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60"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60"/>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Style w:val="Normlnywebov"/>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61"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61"/>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 xml:space="preserve">zvýraznené parametre s korelačným koeficientom vyšším ako 0.5, </w:t>
      </w:r>
      <w:commentRangeStart w:id="262"/>
      <w:r w:rsidR="00067698" w:rsidRPr="00630043">
        <w:t xml:space="preserve">čo považujeme </w:t>
      </w:r>
      <w:commentRangeEnd w:id="262"/>
      <w:r w:rsidR="00067698" w:rsidRPr="00B66FCC">
        <w:rPr>
          <w:rStyle w:val="Odkaznakomentr"/>
        </w:rPr>
        <w:commentReference w:id="262"/>
      </w:r>
      <w:r w:rsidR="00067698" w:rsidRPr="00630043">
        <w:t>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63" w:name="_Ref513920337"/>
      <w:bookmarkStart w:id="264" w:name="_Toc51682809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3</w:t>
      </w:r>
      <w:r w:rsidRPr="00B66FCC">
        <w:rPr>
          <w:lang w:val="sk-SK"/>
        </w:rPr>
        <w:fldChar w:fldCharType="end"/>
      </w:r>
      <w:bookmarkEnd w:id="263"/>
      <w:r w:rsidRPr="00B66FCC">
        <w:rPr>
          <w:lang w:val="sk-SK"/>
        </w:rPr>
        <w:t xml:space="preserve">: </w:t>
      </w:r>
      <w:r w:rsidRPr="00B66FCC">
        <w:rPr>
          <w:highlight w:val="yellow"/>
          <w:lang w:val="sk-SK"/>
        </w:rPr>
        <w:t>Sila väzba</w:t>
      </w:r>
      <w:r w:rsidRPr="00630043">
        <w:rPr>
          <w:lang w:val="sk-SK"/>
        </w:rPr>
        <w:t xml:space="preserve"> (C) parametrov na dýchanie a ich oneskorenie reakcie (PS) na dýchanie.</w:t>
      </w:r>
      <w:bookmarkEnd w:id="264"/>
    </w:p>
    <w:p w14:paraId="53AA1D20" w14:textId="6710FEB1" w:rsidR="00BD7167" w:rsidRPr="00630043" w:rsidRDefault="00BD7167" w:rsidP="00BD7167">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srdečných zvukov a RR intervaly. Zelene sú </w:t>
      </w:r>
    </w:p>
    <w:p w14:paraId="7D1B9913" w14:textId="77777777" w:rsidR="00BD7167" w:rsidRPr="00630043" w:rsidRDefault="00BD7167" w:rsidP="00BD7167">
      <w:pPr>
        <w:pStyle w:val="Popis"/>
        <w:spacing w:before="240"/>
        <w:rPr>
          <w:vanish/>
          <w:lang w:val="sk-SK"/>
          <w:specVanish/>
        </w:rPr>
      </w:pPr>
      <w:bookmarkStart w:id="265" w:name="_Toc516828080"/>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66"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66"/>
      <w:r w:rsidRPr="00630043">
        <w:rPr>
          <w:lang w:val="sk-SK"/>
        </w:rPr>
        <w:t>: Polárne diagramy znázorňujú odozvu kardiovaskulárnych parametrov na hlboké dýchanie s periodou  10 sekund .</w:t>
      </w:r>
      <w:r w:rsidRPr="00630043">
        <w:rPr>
          <w:rStyle w:val="Odkaznakomentr"/>
          <w:rFonts w:eastAsia="Times New Roman" w:cs="Times New Roman"/>
          <w:spacing w:val="0"/>
          <w:lang w:val="sk-SK" w:eastAsia="cs-CZ" w:bidi="ar-SA"/>
        </w:rPr>
        <w:commentReference w:id="267"/>
      </w:r>
      <w:bookmarkEnd w:id="265"/>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68" w:name="_Toc516828032"/>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68"/>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69" w:name="_Toc516828033"/>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69"/>
      <w:r w:rsidRPr="00630043">
        <w:t xml:space="preserve"> </w:t>
      </w:r>
    </w:p>
    <w:p w14:paraId="0EB89115" w14:textId="77777777" w:rsidR="00BD7167" w:rsidRPr="00630043" w:rsidRDefault="00BD7167" w:rsidP="00BD7167"/>
    <w:p w14:paraId="59A283C8" w14:textId="77777777"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70" w:name="_Toc516828034"/>
      <w:r w:rsidRPr="00630043">
        <w:t>Rýchlosť pulznej vlny: PVW</w:t>
      </w:r>
      <w:bookmarkEnd w:id="270"/>
    </w:p>
    <w:p w14:paraId="75223BD7" w14:textId="77777777" w:rsidR="00BD7167" w:rsidRPr="00630043" w:rsidRDefault="00BD7167" w:rsidP="00BD7167"/>
    <w:p w14:paraId="3D5E9361" w14:textId="77777777" w:rsidR="00BD7167" w:rsidRPr="00630043" w:rsidRDefault="00BD7167" w:rsidP="00BD7167">
      <w:r w:rsidRPr="00630043">
        <w:t xml:space="preserve">Viac kanálová impedancie poskytuje výnimočnú príležitosť na určenie rýchlosti pulznej vlny simultánne na rôznych miestach tela. Korelácia PVW s dýchaním vyššia ako 0,5 bola nájdená na miestach priamo spojených s hrudníkom (3-7, 3-5, 4-8, 4-6, 3-15, 4-16), </w:t>
      </w:r>
      <w:r w:rsidRPr="00630043">
        <w:rPr>
          <w:highlight w:val="yellow"/>
        </w:rPr>
        <w:t>bola korelácia nižšia</w:t>
      </w:r>
      <w:r w:rsidRPr="00630043">
        <w:t xml:space="preserve">. PVW spojená s hrudníkom dosahuje fázový posun 2,2-3,6s. Absolútne hodnoty parametra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B66FCC">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instrText xml:space="preserve"> ADDIN EN.CITE </w:instrText>
      </w:r>
      <w: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instrText xml:space="preserve"> ADDIN EN.CITE.DATA </w:instrText>
      </w:r>
      <w:r>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F52128"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4A67E1"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537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D9F421"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706BDD"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1CF34B"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484A1E"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9FBEB2"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03D8A4"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8B0D03"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171290"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9EB361"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3D2A0"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814AC5"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357667"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C56D8C"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742FB"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B021CE"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E86BF"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B3ED02"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678AA5"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E7B83"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F829F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3C074E"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85E919"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D796C"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5A068B"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4B5DCE"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FFEBA7"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FA7F12"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28A50"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908837"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20BB57"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3B761A"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764529"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7250A4"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1B15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7CBB00"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89B1A"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7CCBEA"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2B9EEF"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861448"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1DDB72"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B7900C"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34C7ED"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6D528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1593E0"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3C922A"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281536"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F50BF"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542914"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DA4EF8"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92A349"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F0641"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2BAA0B"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071C7"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26B6E"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71" w:name="_Toc509997483"/>
      <w:bookmarkStart w:id="272" w:name="_Toc510268072"/>
      <w:bookmarkStart w:id="273" w:name="_Ref509742072"/>
      <w:bookmarkStart w:id="274" w:name="_Toc513584977"/>
      <w:bookmarkStart w:id="275" w:name="_Toc516828100"/>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71"/>
      <w:bookmarkEnd w:id="272"/>
      <w:r w:rsidRPr="00B66FCC">
        <w:rPr>
          <w:lang w:val="sk-SK"/>
        </w:rPr>
        <w:fldChar w:fldCharType="end"/>
      </w:r>
      <w:bookmarkEnd w:id="273"/>
      <w:r w:rsidRPr="00630043">
        <w:rPr>
          <w:lang w:val="sk-SK"/>
        </w:rPr>
        <w:t xml:space="preserve">: </w:t>
      </w:r>
      <w:r>
        <w:rPr>
          <w:lang w:val="sk-SK"/>
        </w:rPr>
        <w:t>P</w:t>
      </w:r>
      <w:r w:rsidRPr="00630043">
        <w:rPr>
          <w:lang w:val="sk-SK"/>
        </w:rPr>
        <w:t>riemerné hodnoty a výchylky hemodynamických parametrov</w:t>
      </w:r>
      <w:bookmarkEnd w:id="274"/>
      <w:bookmarkEnd w:id="275"/>
    </w:p>
    <w:p w14:paraId="247B723F" w14:textId="77777777" w:rsidR="00BD7167" w:rsidRPr="00630043" w:rsidRDefault="00BD7167" w:rsidP="00BD7167">
      <w:pPr>
        <w:pStyle w:val="Popis"/>
        <w:rPr>
          <w:lang w:val="sk-SK"/>
        </w:rPr>
      </w:pPr>
      <w:r w:rsidRPr="00630043">
        <w:rPr>
          <w:lang w:val="sk-SK"/>
        </w:rPr>
        <w:t xml:space="preserve"> pre 30 </w:t>
      </w:r>
      <w:commentRangeStart w:id="276"/>
      <w:r w:rsidRPr="00630043">
        <w:rPr>
          <w:lang w:val="sk-SK"/>
        </w:rPr>
        <w:t>dobrovoľníkov</w:t>
      </w:r>
      <w:commentRangeEnd w:id="276"/>
      <w:r w:rsidRPr="00630043">
        <w:rPr>
          <w:rStyle w:val="Odkaznakomentr"/>
          <w:rFonts w:eastAsia="Times New Roman" w:cs="Times New Roman"/>
          <w:spacing w:val="0"/>
          <w:lang w:val="sk-SK" w:eastAsia="cs-CZ" w:bidi="ar-SA"/>
        </w:rPr>
        <w:commentReference w:id="276"/>
      </w:r>
      <w:r w:rsidRPr="00630043">
        <w:rPr>
          <w:lang w:val="sk-SK"/>
        </w:rPr>
        <w:t xml:space="preserve">.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m:rPr>
                <m:sty m:val="p"/>
              </m:rPr>
              <w:rPr>
                <w:rStyle w:val="Odkaznakomentr"/>
                <w:rFonts w:ascii="Cambria Math" w:hAnsi="Cambria Math"/>
              </w:rPr>
              <w:commentReference w:id="277"/>
            </m:r>
          </m:den>
        </m:f>
      </m:oMath>
      <w:r w:rsidRPr="00630043">
        <w:t>.</w:t>
      </w:r>
    </w:p>
    <w:p w14:paraId="5AF9A7D4" w14:textId="77777777" w:rsidR="00BD7167" w:rsidRPr="00630043" w:rsidRDefault="00BD7167" w:rsidP="00BD7167">
      <w:pPr>
        <w:pStyle w:val="Nadpis3"/>
      </w:pPr>
      <w:bookmarkStart w:id="278" w:name="_Toc516828035"/>
      <w:r w:rsidRPr="00630043">
        <w:t>Srdečné zvuky</w:t>
      </w:r>
      <w:bookmarkEnd w:id="278"/>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79" w:name="_Toc516828036"/>
      <w:r w:rsidRPr="00630043">
        <w:t>RR intervaly</w:t>
      </w:r>
      <w:bookmarkEnd w:id="279"/>
    </w:p>
    <w:p w14:paraId="7D124794" w14:textId="77777777" w:rsidR="00BD7167" w:rsidRPr="00630043" w:rsidRDefault="00BD7167" w:rsidP="00BD7167"/>
    <w:p w14:paraId="4150E317" w14:textId="77777777"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 </w:instrText>
      </w:r>
      <w: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DATA </w:instrText>
      </w:r>
      <w:r>
        <w:fldChar w:fldCharType="end"/>
      </w:r>
      <w:r w:rsidRPr="00B66FCC">
        <w:fldChar w:fldCharType="separate"/>
      </w:r>
      <w:r>
        <w:rPr>
          <w:noProof/>
        </w:rPr>
        <w:t>[71]</w:t>
      </w:r>
      <w:r w:rsidRPr="00B66FCC">
        <w:fldChar w:fldCharType="end"/>
      </w:r>
      <w:r w:rsidRPr="00630043">
        <w:t xml:space="preserve">. V tejto práci bol pozorovaný posun medzi respiráciou a RR intervalmi 2 s a posun ďalších 1,2 s k predĺženiu RR intervalov (predĺženie RR intervalu = zníženie </w:t>
      </w:r>
      <w:commentRangeStart w:id="280"/>
      <w:commentRangeStart w:id="281"/>
      <w:r w:rsidRPr="00630043">
        <w:t>tepu</w:t>
      </w:r>
      <w:commentRangeEnd w:id="280"/>
      <w:r w:rsidRPr="00630043">
        <w:rPr>
          <w:rStyle w:val="Odkaznakomentr"/>
        </w:rPr>
        <w:commentReference w:id="280"/>
      </w:r>
      <w:commentRangeEnd w:id="281"/>
      <w:r w:rsidRPr="00630043">
        <w:rPr>
          <w:rStyle w:val="Odkaznakomentr"/>
        </w:rPr>
        <w:commentReference w:id="281"/>
      </w:r>
      <w:r w:rsidRPr="00630043">
        <w:t>).</w:t>
      </w:r>
    </w:p>
    <w:p w14:paraId="5724B99A" w14:textId="77777777" w:rsidR="00BD7167" w:rsidRPr="00630043" w:rsidRDefault="00BD7167" w:rsidP="00BD7167"/>
    <w:p w14:paraId="36F13764" w14:textId="77777777" w:rsidR="00BD7167" w:rsidRPr="00B66FCC" w:rsidRDefault="00BD7167" w:rsidP="00BD7167">
      <w:pPr>
        <w:pStyle w:val="Nadpis3"/>
      </w:pPr>
      <w:bookmarkStart w:id="282" w:name="_Toc516828037"/>
      <w:r w:rsidRPr="00B66FCC">
        <w:t>Diskusia</w:t>
      </w:r>
      <w:bookmarkEnd w:id="282"/>
    </w:p>
    <w:p w14:paraId="5EE6C720" w14:textId="77777777"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 </w:t>
      </w:r>
    </w:p>
    <w:p w14:paraId="5672019F" w14:textId="7777777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 </w:instrText>
      </w:r>
      <w: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DATA </w:instrText>
      </w:r>
      <w:r>
        <w:fldChar w:fldCharType="end"/>
      </w:r>
      <w:r w:rsidRPr="00B66FCC">
        <w:fldChar w:fldCharType="separate"/>
      </w:r>
      <w:r>
        <w:rPr>
          <w:noProof/>
        </w:rPr>
        <w:t>[71]</w:t>
      </w:r>
      <w:r w:rsidRPr="00B66FCC">
        <w:fldChar w:fldCharType="end"/>
      </w:r>
      <w:r w:rsidRPr="00630043">
        <w:t xml:space="preserve">. </w:t>
      </w:r>
    </w:p>
    <w:p w14:paraId="6EB51949" w14:textId="77777777"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73]</w:t>
      </w:r>
      <w:r w:rsidRPr="00B66FCC">
        <w:fldChar w:fldCharType="end"/>
      </w:r>
      <w:r w:rsidRPr="00630043">
        <w:t xml:space="preserve">. </w:t>
      </w:r>
    </w:p>
    <w:p w14:paraId="3497EE45" w14:textId="77777777"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IDText&gt;Effects of Myogenic and Metabolic Mechanisms on the Autoregulation of Blood Flow Through Muscle Tissue: A Mathematical Model Study&lt;/IDText&gt;&lt;DisplayText&gt;[74]&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74]</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73]</w:t>
      </w:r>
      <w:r w:rsidRPr="00B66FCC">
        <w:fldChar w:fldCharType="end"/>
      </w:r>
      <w:r w:rsidRPr="00B66FCC">
        <w:t xml:space="preserve">.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 </w:t>
      </w:r>
    </w:p>
    <w:p w14:paraId="439CA482" w14:textId="77777777" w:rsidR="00BD7167" w:rsidRPr="00B66FCC" w:rsidRDefault="00BD7167" w:rsidP="00BD7167"/>
    <w:p w14:paraId="6B5FE817" w14:textId="77777777" w:rsidR="00BD7167" w:rsidRPr="00B66FCC" w:rsidRDefault="00BD7167" w:rsidP="00BD7167">
      <w:pPr>
        <w:pStyle w:val="Nadpis3"/>
      </w:pPr>
      <w:bookmarkStart w:id="283" w:name="_Toc516828038"/>
      <w:r w:rsidRPr="00B66FCC">
        <w:t>Limitácie</w:t>
      </w:r>
      <w:bookmarkEnd w:id="283"/>
    </w:p>
    <w:p w14:paraId="5957A487" w14:textId="5BFE76CB"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xml:space="preserve">. Dýchanie bránicou kombinuje dva faktory, podtlak v hrudníku a zvýšenie tlaku v brušnej dutine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p>
    <w:p w14:paraId="124FB7B9" w14:textId="77777777" w:rsidR="00BD7167" w:rsidRPr="00630043" w:rsidRDefault="00BD7167" w:rsidP="00BD7167"/>
    <w:p w14:paraId="1747DE2B" w14:textId="77777777" w:rsidR="00BD7167" w:rsidRPr="00630043" w:rsidRDefault="00BD7167" w:rsidP="00BD7167">
      <w:pPr>
        <w:pStyle w:val="Nadpis2"/>
      </w:pPr>
      <w:bookmarkStart w:id="284" w:name="_Toc516828039"/>
      <w:r w:rsidRPr="00630043">
        <w:t xml:space="preserve">Počítanie SV u subjektov po transplantácií </w:t>
      </w:r>
      <w:commentRangeStart w:id="285"/>
      <w:r w:rsidRPr="00630043">
        <w:t>srdca</w:t>
      </w:r>
      <w:commentRangeEnd w:id="285"/>
      <w:r w:rsidRPr="00630043">
        <w:rPr>
          <w:rStyle w:val="Odkaznakomentr"/>
          <w:rFonts w:asciiTheme="majorHAnsi" w:hAnsiTheme="majorHAnsi" w:cs="Times New Roman"/>
          <w:b w:val="0"/>
          <w:bCs w:val="0"/>
        </w:rPr>
        <w:commentReference w:id="285"/>
      </w:r>
      <w:bookmarkEnd w:id="28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630043" w:rsidRDefault="00067698" w:rsidP="00BD7167">
      <w:pPr>
        <w:tabs>
          <w:tab w:val="left" w:pos="7140"/>
        </w:tabs>
      </w:pPr>
      <w:bookmarkStart w:id="286" w:name="_GoBack"/>
      <w:bookmarkEnd w:id="286"/>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87" w:name="_Ref513967043"/>
      <w:bookmarkStart w:id="288" w:name="_Toc516828101"/>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87"/>
      <w:r w:rsidRPr="00B66FCC">
        <w:rPr>
          <w:lang w:val="sk-SK"/>
        </w:rPr>
        <w:t xml:space="preserve">: Charakteristiky meraných </w:t>
      </w:r>
      <w:r w:rsidRPr="00630043">
        <w:rPr>
          <w:lang w:val="sk-SK"/>
        </w:rPr>
        <w:t>ľudí po transplantácii srdca.</w:t>
      </w:r>
      <w:bookmarkEnd w:id="288"/>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77777777"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77777777" w:rsidR="00BD7167" w:rsidRPr="00630043" w:rsidRDefault="00BD7167" w:rsidP="00BD7167">
      <w:pPr>
        <w:pStyle w:val="Odsekzoznamu"/>
        <w:numPr>
          <w:ilvl w:val="0"/>
          <w:numId w:val="37"/>
        </w:numPr>
      </w:pPr>
      <w:r w:rsidRPr="00630043">
        <w:t>srdečn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630043" w:rsidRDefault="00BD7167" w:rsidP="00BD7167">
      <w:pPr>
        <w:pStyle w:val="Odsekzoznamu"/>
        <w:numPr>
          <w:ilvl w:val="0"/>
          <w:numId w:val="37"/>
        </w:numPr>
      </w:pPr>
      <w:r w:rsidRPr="00630043">
        <w:t>Echokardiografiou bol vo vybrané momenty zmeraný tepový objem</w:t>
      </w:r>
    </w:p>
    <w:p w14:paraId="003EE84A" w14:textId="77777777" w:rsidR="00BD7167" w:rsidRPr="00630043" w:rsidRDefault="00BD7167" w:rsidP="00BD7167">
      <w:pPr>
        <w:tabs>
          <w:tab w:val="left" w:pos="7140"/>
        </w:tabs>
      </w:pPr>
    </w:p>
    <w:p w14:paraId="0862016E" w14:textId="77777777" w:rsidR="00BD7167" w:rsidRPr="00630043" w:rsidRDefault="00BD7167" w:rsidP="00BD7167">
      <w:pPr>
        <w:tabs>
          <w:tab w:val="left" w:pos="7140"/>
        </w:tabs>
      </w:pPr>
      <w:r w:rsidRPr="00630043">
        <w:t xml:space="preserve">Meranie echokardiografie bolo koordinované a realizované týmem z FNUSA, pod vedením </w:t>
      </w:r>
      <w:r w:rsidRPr="00630043">
        <w:rPr>
          <w:highlight w:val="yellow"/>
        </w:rPr>
        <w:t xml:space="preserve"> profesorom Meluzínom</w:t>
      </w:r>
      <w:r w:rsidRPr="00630043">
        <w:t xml:space="preserve">, . Jeho odbornosť garantuje presnosť v nameraných hodnotách SV z echokardiografie. </w:t>
      </w:r>
    </w:p>
    <w:p w14:paraId="32DD8253" w14:textId="77777777" w:rsidR="00BD7167" w:rsidRPr="00630043" w:rsidRDefault="00BD7167" w:rsidP="00BD7167">
      <w:pPr>
        <w:pStyle w:val="Nadpis3"/>
      </w:pPr>
      <w:bookmarkStart w:id="289" w:name="_Toc516828040"/>
      <w:r w:rsidRPr="00630043">
        <w:t>Protokol</w:t>
      </w:r>
      <w:bookmarkEnd w:id="289"/>
    </w:p>
    <w:p w14:paraId="76DD7631" w14:textId="77777777" w:rsidR="00BD7167" w:rsidRPr="00630043" w:rsidRDefault="00BD7167" w:rsidP="00BD7167"/>
    <w:p w14:paraId="290C34C5" w14:textId="77777777"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lastRenderedPageBreak/>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 xml:space="preserve">po ukončení záťaže pacient opäť odpočíva na lôžku, </w:t>
      </w:r>
      <w:commentRangeStart w:id="290"/>
      <w:r w:rsidRPr="00630043">
        <w:t>SV sa počíta každú minútu</w:t>
      </w:r>
      <w:commentRangeEnd w:id="290"/>
      <w:r w:rsidRPr="00630043">
        <w:rPr>
          <w:rStyle w:val="Odkaznakomentr"/>
        </w:rPr>
        <w:commentReference w:id="290"/>
      </w:r>
      <w:r w:rsidRPr="00630043">
        <w:t xml:space="preserve">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 xml:space="preserve">Meranie SV </w:t>
      </w:r>
      <w:commentRangeStart w:id="291"/>
      <w:r w:rsidRPr="00B66FCC">
        <w:t>echokardiografiou</w:t>
      </w:r>
      <w:commentRangeEnd w:id="291"/>
      <w:r w:rsidRPr="00B66FCC">
        <w:rPr>
          <w:rStyle w:val="Odkaznakomentr"/>
        </w:rPr>
        <w:commentReference w:id="291"/>
      </w:r>
      <w:r w:rsidRPr="00B66FCC">
        <w:t xml:space="preserve">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Nadpis2"/>
        <w:numPr>
          <w:ilvl w:val="0"/>
          <w:numId w:val="0"/>
        </w:numPr>
        <w:ind w:left="850"/>
      </w:pPr>
      <w:bookmarkStart w:id="292" w:name="_Toc510268159"/>
    </w:p>
    <w:p w14:paraId="68EB14B2" w14:textId="77777777" w:rsidR="00BD7167" w:rsidRPr="00630043" w:rsidRDefault="00BD7167" w:rsidP="00BD7167">
      <w:pPr>
        <w:pStyle w:val="Nadpis2"/>
        <w:numPr>
          <w:ilvl w:val="0"/>
          <w:numId w:val="0"/>
        </w:numPr>
        <w:ind w:left="850"/>
      </w:pPr>
      <w:bookmarkStart w:id="293" w:name="_Toc516828041"/>
      <w:r w:rsidRPr="00630043">
        <w:t xml:space="preserve">Výpočet srdečného výdaja z impedancie </w:t>
      </w:r>
      <w:commentRangeStart w:id="294"/>
      <w:commentRangeStart w:id="295"/>
      <w:r w:rsidRPr="00630043">
        <w:t>krku</w:t>
      </w:r>
      <w:bookmarkEnd w:id="292"/>
      <w:commentRangeEnd w:id="294"/>
      <w:r w:rsidRPr="00630043">
        <w:rPr>
          <w:rStyle w:val="Odkaznakomentr"/>
          <w:b w:val="0"/>
          <w:bCs w:val="0"/>
        </w:rPr>
        <w:commentReference w:id="294"/>
      </w:r>
      <w:commentRangeEnd w:id="295"/>
      <w:r w:rsidRPr="00630043">
        <w:rPr>
          <w:rStyle w:val="Odkaznakomentr"/>
          <w:b w:val="0"/>
          <w:bCs w:val="0"/>
        </w:rPr>
        <w:commentReference w:id="295"/>
      </w:r>
      <w:bookmarkEnd w:id="293"/>
    </w:p>
    <w:p w14:paraId="1D85D452" w14:textId="77777777" w:rsidR="00BD7167" w:rsidRPr="00630043" w:rsidRDefault="00BD7167" w:rsidP="00BD7167"/>
    <w:p w14:paraId="322F1798" w14:textId="5E64DC48" w:rsidR="00BD7167" w:rsidRPr="00630043" w:rsidRDefault="00BD7167" w:rsidP="00BD7167">
      <w:r w:rsidRPr="00630043">
        <w:t xml:space="preserve">Na meranie srdečného výdaja sa tradične používa impedancia hrudníka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w:t>
      </w:r>
      <w:r w:rsidRPr="00B66FCC">
        <w:lastRenderedPageBreak/>
        <w:t>na hrudníku (kanál 3) je 8,7%, kdežto relatívna zmena na krku (kanál 1) je vyššia a to 10,6%. Predpokladáme, že vyššia relatívna zmena znamená vyššiu citlivosť parametra na zmeny v toku krvy.</w:t>
      </w:r>
      <w:r w:rsidRPr="00630043">
        <w:t xml:space="preserve"> </w:t>
      </w:r>
      <w:r w:rsidRPr="00B66FCC">
        <w:t xml:space="preserve">V nasledujúcej štúdii sme </w:t>
      </w:r>
      <w:r w:rsidRPr="00B66FCC">
        <w:rPr>
          <w:highlight w:val="yellow"/>
        </w:rPr>
        <w:t xml:space="preserve">si preto pre meranie SV </w:t>
      </w:r>
      <w:r w:rsidRPr="00630043">
        <w:rPr>
          <w:highlight w:val="yellow"/>
        </w:rPr>
        <w:t>vybrali</w:t>
      </w:r>
      <w:r w:rsidRPr="00630043">
        <w:t xml:space="preserve"> impedanciu krku</w:t>
      </w:r>
      <w:r w:rsidRPr="00B66FCC">
        <w:t>. Navyše impedancia krku</w:t>
      </w:r>
      <w:r w:rsidRPr="00630043">
        <w:t xml:space="preserve"> nie je ovplyvnená zmenami </w:t>
      </w:r>
      <w:r w:rsidRPr="00B66FCC">
        <w:t xml:space="preserve">impedancie </w:t>
      </w:r>
      <w:r w:rsidRPr="00630043">
        <w:t>v dôsledku dýchania</w:t>
      </w:r>
      <w:r w:rsidRPr="00B66FCC">
        <w:t xml:space="preserve"> a pľúcneho obehu</w:t>
      </w:r>
      <w:r w:rsidRPr="00630043">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630043">
        <w:t xml:space="preserve">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Podľa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spolu s priemernou dĺžku </w:t>
      </w:r>
      <w:r w:rsidR="00A37FEB">
        <w:t>S1S2</w:t>
      </w:r>
      <w:r w:rsidR="00A37FEB" w:rsidRPr="00630043">
        <w:t xml:space="preserve"> </w:t>
      </w:r>
      <w:r w:rsidRPr="00630043">
        <w:t xml:space="preserve">intervalu 320ms pre osobu vážiacu 75kg určuje priemernú hodnotu srdečného výdaju 117,6 ml. Táto hodnota je vyššia ako priemerná hodnota SV uvádzaná v literatúre pre zdravú osobu bez fyzickej aktivity, ktorá by mala byť 60-100ml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rk (kanál 1) dosahuje priemernú hodnotu 0,18</w:t>
      </w:r>
      <w:r w:rsidR="008C6240">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630043">
        <w:t>. Výpočet SV z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takisto pre osobu vážiacu 75kg a priemernú hodnotu </w:t>
      </w:r>
      <w:r w:rsidR="00A37FEB">
        <w:t>S1S2</w:t>
      </w:r>
      <w:r w:rsidR="00A37FEB" w:rsidRPr="00630043">
        <w:t xml:space="preserve"> </w:t>
      </w:r>
      <w:r w:rsidRPr="00630043">
        <w:t xml:space="preserve">intervalu 320ms udáva hodnotu 75ml. Táto hodnota je vo fyziologickom intervaly udávanom v literatúre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Navrhnut</w:t>
      </w:r>
      <w:r w:rsidRPr="00B66FCC">
        <w:t>á</w:t>
      </w:r>
      <w:r w:rsidRPr="00630043">
        <w:t xml:space="preserve"> nov</w:t>
      </w:r>
      <w:r w:rsidRPr="00B66FCC">
        <w:t>á</w:t>
      </w:r>
      <w:r w:rsidRPr="00630043">
        <w:t xml:space="preserve"> metód</w:t>
      </w:r>
      <w:r w:rsidRPr="00B66FCC">
        <w:t>a</w:t>
      </w:r>
      <w:r w:rsidRPr="00630043">
        <w:t xml:space="preserve"> na stanovenie SV z impedancie krku </w:t>
      </w:r>
      <w:r w:rsidRPr="00B66FCC">
        <w:t xml:space="preserve">bola </w:t>
      </w:r>
      <w:r w:rsidRPr="00630043">
        <w:t>porovna</w:t>
      </w:r>
      <w:r w:rsidRPr="00B66FCC">
        <w:t>ná</w:t>
      </w:r>
      <w:r w:rsidRPr="00630043">
        <w:t xml:space="preserve"> s meraním SV pomocou echokardiografie</w:t>
      </w:r>
      <w:r w:rsidRPr="00B66FCC">
        <w:t xml:space="preserve"> a termodilúcie.</w:t>
      </w:r>
    </w:p>
    <w:p w14:paraId="53A8F8D6" w14:textId="77777777" w:rsidR="00BD7167" w:rsidRPr="00630043" w:rsidRDefault="00BD7167" w:rsidP="00BD7167"/>
    <w:p w14:paraId="145F02AF" w14:textId="77777777" w:rsidR="00BD7167" w:rsidRPr="00630043" w:rsidRDefault="00BD7167" w:rsidP="00BD7167">
      <w:pPr>
        <w:pStyle w:val="Nadpis3"/>
      </w:pPr>
      <w:bookmarkStart w:id="296" w:name="_Toc510268161"/>
      <w:bookmarkStart w:id="297" w:name="_Toc516828042"/>
      <w:r w:rsidRPr="00630043">
        <w:t>Štatistické vyhodnotenie simultánneho merania</w:t>
      </w:r>
      <w:bookmarkEnd w:id="296"/>
      <w:bookmarkEnd w:id="297"/>
    </w:p>
    <w:p w14:paraId="1BF6BE5B" w14:textId="77777777" w:rsidR="00BD7167" w:rsidRPr="00630043" w:rsidRDefault="00BD7167" w:rsidP="00BD7167"/>
    <w:p w14:paraId="63F1672C" w14:textId="77777777" w:rsidR="00BD7167" w:rsidRPr="00630043" w:rsidRDefault="00BD7167" w:rsidP="00BD7167">
      <w:r w:rsidRPr="00630043">
        <w:t>Pre štatistické spracovanie boli vybrané</w:t>
      </w:r>
      <w:r w:rsidRPr="00B66FCC">
        <w:t xml:space="preserve"> simultánne meranie SV echokardiografiou</w:t>
      </w:r>
      <w:r w:rsidRPr="00630043">
        <w:t xml:space="preserve"> </w:t>
      </w:r>
      <w:r w:rsidRPr="00B66FCC">
        <w:t>a</w:t>
      </w:r>
      <w:r w:rsidR="00EE587A">
        <w:t xml:space="preserve"> </w:t>
      </w:r>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oMath>
      <w:r w:rsidRPr="00B66FCC">
        <w:t> bioimpedanciou podľa rovnice</w:t>
      </w:r>
      <w:r w:rsidR="00EE587A">
        <w:t xml:space="preserv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00EE587A">
        <w:t>)</w:t>
      </w:r>
      <w:r w:rsidRPr="00B66FCC">
        <w:t xml:space="preserve"> v dvoch momentoch počas merania</w:t>
      </w:r>
      <w:r w:rsidRPr="00630043">
        <w:t>:</w:t>
      </w:r>
    </w:p>
    <w:p w14:paraId="3F0FF314" w14:textId="77777777" w:rsidR="00BD7167" w:rsidRPr="00630043" w:rsidRDefault="00BD7167" w:rsidP="00BD7167">
      <w:pPr>
        <w:pStyle w:val="Odsekzoznamu"/>
        <w:numPr>
          <w:ilvl w:val="0"/>
          <w:numId w:val="38"/>
        </w:numPr>
      </w:pPr>
      <w:r w:rsidRPr="00630043">
        <w:t>pacient nehybne leží na lôžku a má nohy vodorovne</w:t>
      </w:r>
    </w:p>
    <w:p w14:paraId="61ED15EA" w14:textId="77777777" w:rsidR="00BD7167" w:rsidRPr="00B66FCC" w:rsidRDefault="00BD7167" w:rsidP="00BD7167">
      <w:pPr>
        <w:pStyle w:val="Odsekzoznamu"/>
        <w:numPr>
          <w:ilvl w:val="0"/>
          <w:numId w:val="38"/>
        </w:numPr>
        <w:rPr>
          <w:highlight w:val="yellow"/>
        </w:rPr>
      </w:pPr>
      <w:r w:rsidRPr="00B66FCC">
        <w:t xml:space="preserve">20 sekúnd pred koncom </w:t>
      </w:r>
      <w:r w:rsidRPr="00630043">
        <w:t>šlapa</w:t>
      </w:r>
      <w:r w:rsidRPr="00B66FCC">
        <w:t>nia</w:t>
      </w:r>
      <w:r w:rsidRPr="00630043">
        <w:t xml:space="preserve">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Style w:val="Normlnywebov"/>
        <w:tblW w:w="0" w:type="auto"/>
        <w:tblLook w:val="04A0" w:firstRow="1" w:lastRow="0" w:firstColumn="1" w:lastColumn="0" w:noHBand="0" w:noVBand="1"/>
      </w:tblPr>
      <w:tblGrid>
        <w:gridCol w:w="704"/>
        <w:gridCol w:w="7088"/>
        <w:gridCol w:w="702"/>
      </w:tblGrid>
      <w:tr w:rsidR="00EE587A" w:rsidRPr="00630043" w14:paraId="7DBEB0F7" w14:textId="77777777" w:rsidTr="00B66FCC">
        <w:tc>
          <w:tcPr>
            <w:tcW w:w="704" w:type="dxa"/>
          </w:tcPr>
          <w:p w14:paraId="0E43F790" w14:textId="77777777" w:rsidR="00EE587A" w:rsidRPr="00630043" w:rsidRDefault="00EE587A" w:rsidP="00B66FCC">
            <w:pPr>
              <w:jc w:val="center"/>
              <w:rPr>
                <w:color w:val="000000"/>
              </w:rPr>
            </w:pPr>
          </w:p>
        </w:tc>
        <w:tc>
          <w:tcPr>
            <w:tcW w:w="7088" w:type="dxa"/>
            <w:vAlign w:val="center"/>
          </w:tcPr>
          <w:p w14:paraId="607CF6CC" w14:textId="77777777" w:rsidR="00EE587A" w:rsidRPr="00630043" w:rsidRDefault="00EE587A" w:rsidP="00EE587A">
            <w:pPr>
              <w:rPr>
                <w:color w:val="000000"/>
              </w:rPr>
            </w:pPr>
            <m:oMathPara>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S1S2</m:t>
                </m:r>
                <m:r>
                  <w:rPr>
                    <w:rFonts w:ascii="Cambria Math" w:hAnsi="Cambria Math"/>
                  </w:rPr>
                  <m:t xml:space="preserve">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B66FCC">
            <w:pPr>
              <w:jc w:val="center"/>
              <w:rPr>
                <w:color w:val="000000"/>
              </w:rPr>
            </w:pPr>
            <w:r w:rsidRPr="00630043">
              <w:rPr>
                <w:color w:val="000000"/>
              </w:rPr>
              <w:t>(</w:t>
            </w:r>
            <w:bookmarkStart w:id="298"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98"/>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Style w:val="Normlnywebov"/>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99"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99"/>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300" w:name="_Toc516828043"/>
      <w:r w:rsidRPr="00B66FCC">
        <w:t>Výsledky</w:t>
      </w:r>
      <w:bookmarkEnd w:id="300"/>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lastRenderedPageBreak/>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301" w:name="_Ref509784538"/>
      <w:bookmarkStart w:id="302" w:name="_Toc5168280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301"/>
      <w:r w:rsidRPr="00630043">
        <w:rPr>
          <w:lang w:val="sk-SK"/>
        </w:rPr>
        <w:t xml:space="preserve">: SV z impedancie krku a jeho porovnanie s meraním SV </w:t>
      </w:r>
      <w:commentRangeStart w:id="303"/>
      <w:r w:rsidRPr="00630043">
        <w:rPr>
          <w:lang w:val="sk-SK"/>
        </w:rPr>
        <w:t>echokardiografiou</w:t>
      </w:r>
      <w:commentRangeEnd w:id="303"/>
      <w:r w:rsidRPr="00630043">
        <w:rPr>
          <w:rStyle w:val="Odkaznakomentr"/>
          <w:rFonts w:eastAsia="Times New Roman" w:cs="Times New Roman"/>
          <w:spacing w:val="0"/>
          <w:lang w:val="sk-SK" w:eastAsia="cs-CZ" w:bidi="ar-SA"/>
        </w:rPr>
        <w:commentReference w:id="303"/>
      </w:r>
      <w:bookmarkEnd w:id="302"/>
      <w:r w:rsidRPr="00630043">
        <w:rPr>
          <w:vanish/>
          <w:lang w:val="sk-SK"/>
          <w:specVanish/>
        </w:rPr>
        <w:t xml:space="preserve"> </w:t>
      </w:r>
    </w:p>
    <w:p w14:paraId="0669B665"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304" w:name="_Ref513923175"/>
      <w:bookmarkStart w:id="305" w:name="_Toc516828082"/>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304"/>
      <w:r w:rsidRPr="00B66FCC">
        <w:rPr>
          <w:lang w:val="sk-SK"/>
        </w:rPr>
        <w:t xml:space="preserve">. Výpočet SV z impedancie hrudníka a jeho porovnanie s meraním SV </w:t>
      </w:r>
      <w:commentRangeStart w:id="306"/>
      <w:r w:rsidRPr="00630043">
        <w:rPr>
          <w:lang w:val="sk-SK"/>
        </w:rPr>
        <w:t>echokardiografiou</w:t>
      </w:r>
      <w:commentRangeEnd w:id="306"/>
      <w:r w:rsidRPr="00630043">
        <w:rPr>
          <w:rStyle w:val="Odkaznakomentr"/>
          <w:rFonts w:eastAsia="Times New Roman" w:cs="Times New Roman"/>
          <w:spacing w:val="0"/>
          <w:lang w:val="sk-SK" w:eastAsia="cs-CZ" w:bidi="ar-SA"/>
        </w:rPr>
        <w:commentReference w:id="306"/>
      </w:r>
      <w:bookmarkEnd w:id="305"/>
      <w:r w:rsidRPr="00630043">
        <w:rPr>
          <w:vanish/>
          <w:lang w:val="sk-SK"/>
          <w:specVanish/>
        </w:rPr>
        <w:t xml:space="preserve"> </w:t>
      </w:r>
    </w:p>
    <w:p w14:paraId="37447A63"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Popis"/>
        <w:rPr>
          <w:lang w:val="sk-SK"/>
        </w:rPr>
      </w:pPr>
      <w:r w:rsidRPr="00630043">
        <w:rPr>
          <w:lang w:val="sk-SK"/>
        </w:rPr>
        <w:t>Korelačný koeficient impedancie hrudníka s echokardiografiou je vyšši ako impedancie krku a </w:t>
      </w:r>
      <w:commentRangeStart w:id="307"/>
      <w:r w:rsidRPr="00630043">
        <w:rPr>
          <w:lang w:val="sk-SK"/>
        </w:rPr>
        <w:t>echokardiografie</w:t>
      </w:r>
      <w:commentRangeEnd w:id="307"/>
      <w:r w:rsidRPr="00B66FCC">
        <w:rPr>
          <w:rStyle w:val="Odkaznakomentr"/>
          <w:rFonts w:eastAsia="Times New Roman" w:cs="Times New Roman"/>
          <w:spacing w:val="0"/>
          <w:lang w:val="sk-SK" w:eastAsia="cs-CZ" w:bidi="ar-SA"/>
        </w:rPr>
        <w:commentReference w:id="307"/>
      </w:r>
      <w:r w:rsidRPr="00630043">
        <w:rPr>
          <w:lang w:val="sk-SK"/>
        </w:rPr>
        <w:t>.</w:t>
      </w:r>
    </w:p>
    <w:p w14:paraId="0A2C6073" w14:textId="77777777" w:rsidR="00BD7167" w:rsidRPr="00630043" w:rsidRDefault="00BD7167" w:rsidP="00BD7167">
      <w:pPr>
        <w:pStyle w:val="Nadpis3"/>
      </w:pPr>
      <w:bookmarkStart w:id="308" w:name="_Toc516828044"/>
      <w:r w:rsidRPr="00630043">
        <w:t>Bland Altmanova štatistická analýza</w:t>
      </w:r>
      <w:bookmarkEnd w:id="308"/>
    </w:p>
    <w:p w14:paraId="637CD492" w14:textId="77777777" w:rsidR="00BD7167" w:rsidRPr="00630043" w:rsidRDefault="00BD7167" w:rsidP="00BD7167"/>
    <w:p w14:paraId="46F3D91A" w14:textId="77777777"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Pr>
          <w:noProof/>
        </w:rPr>
        <w:t>[75]</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Pr>
          <w:noProof/>
        </w:rPr>
        <w:t>[75]</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Pr>
          <w:noProof/>
        </w:rPr>
        <w:t>[76]</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309" w:name="_Ref509784585"/>
      <w:bookmarkStart w:id="310" w:name="_Toc5168280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309"/>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310"/>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311" w:name="_Ref513923572"/>
      <w:bookmarkStart w:id="312" w:name="_Toc516828084"/>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311"/>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312"/>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313" w:name="_Toc516828045"/>
      <w:r w:rsidRPr="00B66FCC">
        <w:t>Diskusia</w:t>
      </w:r>
      <w:bookmarkEnd w:id="313"/>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314" w:name="_Toc386404219"/>
      <w:bookmarkStart w:id="315" w:name="_Toc510268162"/>
      <w:bookmarkStart w:id="316" w:name="_Toc516828046"/>
      <w:r w:rsidRPr="00630043">
        <w:lastRenderedPageBreak/>
        <w:t xml:space="preserve">Relatívne zmeny SV u subjektov po transplantácií </w:t>
      </w:r>
      <w:commentRangeStart w:id="317"/>
      <w:r w:rsidRPr="00630043">
        <w:t>srdca</w:t>
      </w:r>
      <w:bookmarkEnd w:id="314"/>
      <w:bookmarkEnd w:id="315"/>
      <w:commentRangeEnd w:id="317"/>
      <w:r w:rsidRPr="00630043">
        <w:rPr>
          <w:rStyle w:val="Odkaznakomentr"/>
          <w:rFonts w:asciiTheme="majorHAnsi" w:hAnsiTheme="majorHAnsi" w:cs="Times New Roman"/>
          <w:b w:val="0"/>
          <w:bCs w:val="0"/>
        </w:rPr>
        <w:commentReference w:id="317"/>
      </w:r>
      <w:bookmarkEnd w:id="316"/>
    </w:p>
    <w:p w14:paraId="43D74505" w14:textId="77777777" w:rsidR="00BD7167" w:rsidRPr="00630043" w:rsidRDefault="00BD7167" w:rsidP="00BD7167">
      <w:pPr>
        <w:tabs>
          <w:tab w:val="left" w:pos="7140"/>
        </w:tabs>
      </w:pPr>
    </w:p>
    <w:p w14:paraId="347FB479" w14:textId="77777777"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 xml:space="preserve">V nasledujúcej analýze boli sledované </w:t>
      </w:r>
      <w:commentRangeStart w:id="318"/>
      <w:r w:rsidRPr="00630043">
        <w:t>relatívne</w:t>
      </w:r>
      <w:commentRangeEnd w:id="318"/>
      <w:r w:rsidRPr="00630043">
        <w:rPr>
          <w:rStyle w:val="Odkaznakomentr"/>
        </w:rPr>
        <w:commentReference w:id="318"/>
      </w:r>
      <w:r w:rsidRPr="00630043">
        <w:t xml:space="preserv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instrText xml:space="preserve"> ADDIN EN.CITE &lt;EndNote&gt;&lt;Cite&gt;&lt;Author&gt;Swain DP&lt;/Author&gt;&lt;Year&gt;2007&lt;/Year&gt;&lt;IDText&gt;Exercise prescription.&lt;/IDText&gt;&lt;DisplayText&gt;[7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77]</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319" w:name="_Toc516828047"/>
      <w:r w:rsidRPr="00B66FCC">
        <w:t>Výsledky</w:t>
      </w:r>
      <w:bookmarkEnd w:id="319"/>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77777777" w:rsidR="00BD7167" w:rsidRPr="00630043" w:rsidRDefault="00BD7167" w:rsidP="00BD7167">
      <w:pPr>
        <w:tabs>
          <w:tab w:val="left" w:pos="7140"/>
        </w:tabs>
      </w:pPr>
      <w:r w:rsidRPr="00630043">
        <w:lastRenderedPageBreak/>
        <w:t xml:space="preserve">Výsledok relatívnych zmien SV počítanej v tejto štúdii 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pre dvoch pacientov.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N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je však možno vidieť pokles relatívneho SV na začiatku záťaže a len mierny nárast v strede záťaž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A37FEB" w:rsidRPr="00903A70" w:rsidRDefault="00A37FEB"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A37FEB" w:rsidRPr="00903A70" w:rsidRDefault="00A37FEB"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832D179" w14:textId="77777777" w:rsidR="00BD7167" w:rsidRPr="00630043" w:rsidRDefault="00BD7167" w:rsidP="00BD7167">
      <w:pPr>
        <w:pStyle w:val="Popis"/>
        <w:rPr>
          <w:szCs w:val="22"/>
          <w:lang w:val="sk-SK"/>
        </w:rPr>
      </w:pPr>
      <w:bookmarkStart w:id="320" w:name="_Ref510354717"/>
      <w:bookmarkStart w:id="321" w:name="_Toc5168280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320"/>
      <w:r w:rsidRPr="00630043">
        <w:rPr>
          <w:lang w:val="sk-SK"/>
        </w:rPr>
        <w:t>:</w:t>
      </w:r>
      <w:r w:rsidRPr="00630043">
        <w:rPr>
          <w:szCs w:val="22"/>
          <w:lang w:val="sk-SK"/>
        </w:rPr>
        <w:t xml:space="preserve"> Relatívne zmeny SV subjektu 53 pri záťaži.</w:t>
      </w:r>
      <w:bookmarkEnd w:id="321"/>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A37FEB" w:rsidRPr="00903A70" w:rsidRDefault="00A37FEB"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A37FEB" w:rsidRPr="00903A70" w:rsidRDefault="00A37FEB"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434E7E" w14:textId="77777777" w:rsidR="00BD7167" w:rsidRPr="00630043" w:rsidRDefault="00BD7167" w:rsidP="00BD7167">
      <w:pPr>
        <w:pStyle w:val="Popis"/>
        <w:rPr>
          <w:lang w:val="sk-SK"/>
        </w:rPr>
      </w:pPr>
      <w:bookmarkStart w:id="322" w:name="_Ref510354721"/>
      <w:bookmarkStart w:id="323" w:name="_Toc51682808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322"/>
      <w:r w:rsidRPr="00630043">
        <w:rPr>
          <w:lang w:val="sk-SK"/>
        </w:rPr>
        <w:t>:</w:t>
      </w:r>
      <w:r w:rsidRPr="00630043">
        <w:rPr>
          <w:szCs w:val="22"/>
          <w:lang w:val="sk-SK"/>
        </w:rPr>
        <w:t xml:space="preserve"> Relatívne zmeny SV subjektu 49 pri záťaži</w:t>
      </w:r>
      <w:r w:rsidRPr="00630043">
        <w:rPr>
          <w:lang w:val="sk-SK"/>
        </w:rPr>
        <w:t>.</w:t>
      </w:r>
      <w:bookmarkEnd w:id="323"/>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324" w:name="_Toc516828048"/>
      <w:r w:rsidRPr="00B66FCC">
        <w:t>Diskusia</w:t>
      </w:r>
      <w:bookmarkEnd w:id="324"/>
    </w:p>
    <w:p w14:paraId="3DEF0314" w14:textId="77777777"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IDText&gt;REGULATION OF STROKE VOLUME DURING SUBMAXIMAL AND MAXIMAL UPRIGHT EXERCISE IN NORMAL MAN&lt;/IDText&gt;&lt;DisplayText&gt;[7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78]</w:t>
      </w:r>
      <w:r w:rsidRPr="00B66FCC">
        <w:fldChar w:fldCharType="end"/>
      </w:r>
      <w:r w:rsidRPr="00B66FCC">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instrText xml:space="preserve"> ADDIN EN.CITE </w:instrText>
      </w:r>
      <w: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instrText xml:space="preserve"> ADDIN EN.CITE.DATA </w:instrText>
      </w:r>
      <w:r>
        <w:fldChar w:fldCharType="end"/>
      </w:r>
      <w:r w:rsidRPr="00B66FCC">
        <w:fldChar w:fldCharType="separate"/>
      </w:r>
      <w:r>
        <w:rPr>
          <w:noProof/>
        </w:rPr>
        <w:t>[78, 7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8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8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instrText xml:space="preserve"> ADDIN EN.CITE </w:instrText>
      </w:r>
      <w: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instrText xml:space="preserve"> ADDIN EN.CITE.DATA </w:instrText>
      </w:r>
      <w:r>
        <w:fldChar w:fldCharType="end"/>
      </w:r>
      <w:r w:rsidRPr="00B66FCC">
        <w:fldChar w:fldCharType="separate"/>
      </w:r>
      <w:r>
        <w:rPr>
          <w:noProof/>
        </w:rPr>
        <w:t>[8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82]</w:t>
      </w:r>
      <w:r w:rsidRPr="00B66FCC">
        <w:fldChar w:fldCharType="end"/>
      </w:r>
      <w:r w:rsidRPr="00B66FCC">
        <w:t xml:space="preserve">. Vysvetlením by mohla byť nesprávna funkcia srdca, ako aj neschopnosť srdca zvládať zvýšenú </w:t>
      </w:r>
      <w:commentRangeStart w:id="325"/>
      <w:r w:rsidRPr="00B66FCC">
        <w:t>zaťaž</w:t>
      </w:r>
      <w:commentRangeEnd w:id="325"/>
      <w:r w:rsidRPr="00B66FCC">
        <w:rPr>
          <w:rStyle w:val="Odkaznakomentr"/>
        </w:rPr>
        <w:commentReference w:id="325"/>
      </w:r>
      <w:r w:rsidRPr="00B66FCC">
        <w:t>.</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326" w:name="_Toc386404220"/>
      <w:bookmarkStart w:id="327" w:name="_Toc510268163"/>
      <w:bookmarkStart w:id="328" w:name="_Toc516828049"/>
      <w:r w:rsidRPr="00630043">
        <w:lastRenderedPageBreak/>
        <w:t>Záver</w:t>
      </w:r>
      <w:bookmarkEnd w:id="326"/>
      <w:bookmarkEnd w:id="327"/>
      <w:bookmarkEnd w:id="328"/>
    </w:p>
    <w:p w14:paraId="7E8A3EBE" w14:textId="77777777"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w:t>
      </w:r>
      <w:commentRangeStart w:id="329"/>
      <w:r w:rsidRPr="00630043">
        <w:t>kardiografie</w:t>
      </w:r>
      <w:commentRangeEnd w:id="329"/>
      <w:r w:rsidRPr="00630043">
        <w:rPr>
          <w:rStyle w:val="Odkaznakomentr"/>
        </w:rPr>
        <w:commentReference w:id="329"/>
      </w:r>
      <w:r w:rsidRPr="00630043">
        <w:t xml:space="preserv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srdečný výdaj echokadriografiou a termodilúciou.</w:t>
      </w:r>
    </w:p>
    <w:p w14:paraId="1895F4BD" w14:textId="77777777" w:rsidR="00BD7167" w:rsidRPr="00630043" w:rsidRDefault="00BD7167" w:rsidP="00BD7167">
      <w:pPr>
        <w:tabs>
          <w:tab w:val="left" w:pos="7140"/>
        </w:tabs>
      </w:pPr>
    </w:p>
    <w:p w14:paraId="4BDAB7EC" w14:textId="77777777" w:rsidR="00BD7167" w:rsidRPr="00630043" w:rsidRDefault="00BD7167" w:rsidP="00BD7167">
      <w:pPr>
        <w:tabs>
          <w:tab w:val="left" w:pos="7140"/>
        </w:tabs>
      </w:pPr>
      <w:commentRangeStart w:id="330"/>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82]</w:t>
      </w:r>
      <w:r w:rsidRPr="00B66FCC">
        <w:fldChar w:fldCharType="end"/>
      </w:r>
      <w:r w:rsidRPr="00630043">
        <w:t xml:space="preserve">, alebo aj relatívnych hodnotách </w:t>
      </w:r>
      <w:r w:rsidRPr="00B66FCC">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instrText xml:space="preserve"> ADDIN EN.CITE </w:instrText>
      </w:r>
      <w: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instrText xml:space="preserve"> ADDIN EN.CITE.DATA </w:instrText>
      </w:r>
      <w:r>
        <w:fldChar w:fldCharType="end"/>
      </w:r>
      <w:r w:rsidRPr="00B66FCC">
        <w:fldChar w:fldCharType="separate"/>
      </w:r>
      <w:r>
        <w:rPr>
          <w:noProof/>
        </w:rPr>
        <w:t>[5]</w:t>
      </w:r>
      <w:r w:rsidRPr="00B66FCC">
        <w:fldChar w:fldCharType="end"/>
      </w:r>
      <w:r w:rsidRPr="00630043">
        <w:t xml:space="preserve">. </w:t>
      </w:r>
      <w:commentRangeEnd w:id="330"/>
      <w:r w:rsidRPr="00630043">
        <w:rPr>
          <w:rStyle w:val="Odkaznakomentr"/>
        </w:rPr>
        <w:commentReference w:id="330"/>
      </w:r>
      <w:r w:rsidRPr="00630043">
        <w:t>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7777777" w:rsidR="00BD7167" w:rsidRPr="00630043" w:rsidRDefault="00BD7167" w:rsidP="00BD7167">
      <w:pPr>
        <w:tabs>
          <w:tab w:val="left" w:pos="7140"/>
        </w:tabs>
      </w:pPr>
      <w:r w:rsidRPr="00630043">
        <w:t>Bola vytvorená nová metóda na detekciu prvého a druhého srdečného zvuku. Základ tejto metódy spočíva v ladení hraničných frekvencií filtra typu pásmová priepusť na základe korelácie vzdialenosti detekovaného srdečného zvuku od R vlny s fázov respirácie. Súčasťou práce bol vývoj novej metódy pre popis frekvenčných vlastnosti srdcových zvukov</w:t>
      </w:r>
      <w:commentRangeStart w:id="331"/>
      <w:r w:rsidRPr="00630043">
        <w:t xml:space="preserve">. </w:t>
      </w:r>
      <w:commentRangeEnd w:id="331"/>
      <w:r w:rsidRPr="00630043">
        <w:rPr>
          <w:rStyle w:val="Odkaznakomentr"/>
        </w:rPr>
        <w:commentReference w:id="331"/>
      </w:r>
      <w:r w:rsidRPr="00630043">
        <w:t xml:space="preserve">Bolo ukázané, že frekvenčné rozloženie srdečných zvukov je u každého človeka iné. Nové metódy detekcie navrhnuté v tejto práci pozostávajú z filtrácie srdečn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77777777"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ako na hrudi (8,7%). Korelácia srdečn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Odsekzoznamu"/>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Odsekzoznamu"/>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77777777" w:rsidR="00BD7167" w:rsidRPr="00630043" w:rsidRDefault="00BD7167" w:rsidP="00BD7167">
      <w:pPr>
        <w:pStyle w:val="Odsekzoznamu"/>
        <w:numPr>
          <w:ilvl w:val="0"/>
          <w:numId w:val="42"/>
        </w:numPr>
      </w:pPr>
      <w:r w:rsidRPr="00630043">
        <w:t>Využitie výsledkov práce pre neinvazívne stanievenie srdcového výdaja z karotíd a srdečn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332" w:name="_Toc259606667"/>
      <w:bookmarkStart w:id="333" w:name="_Toc386404221"/>
      <w:bookmarkStart w:id="334" w:name="_Toc510268164"/>
      <w:bookmarkStart w:id="335" w:name="_Toc516828050"/>
      <w:r w:rsidRPr="00630043">
        <w:lastRenderedPageBreak/>
        <w:t>Literatúra</w:t>
      </w:r>
      <w:bookmarkEnd w:id="332"/>
      <w:bookmarkEnd w:id="333"/>
      <w:bookmarkEnd w:id="334"/>
      <w:bookmarkEnd w:id="335"/>
    </w:p>
    <w:p w14:paraId="15F66A3E" w14:textId="77777777" w:rsidR="00BD7167" w:rsidRPr="000C0946" w:rsidRDefault="00BD7167" w:rsidP="00BD7167">
      <w:pPr>
        <w:pStyle w:val="EndNoteBibliography"/>
        <w:ind w:left="720" w:hanging="720"/>
      </w:pPr>
      <w:r w:rsidRPr="00B66FCC">
        <w:rPr>
          <w:noProof w:val="0"/>
          <w:color w:val="000000" w:themeColor="text1"/>
          <w:lang w:val="sk-SK"/>
        </w:rPr>
        <w:fldChar w:fldCharType="begin"/>
      </w:r>
      <w:r w:rsidRPr="00630043">
        <w:rPr>
          <w:noProof w:val="0"/>
          <w:color w:val="000000" w:themeColor="text1"/>
          <w:lang w:val="sk-SK"/>
        </w:rPr>
        <w:instrText xml:space="preserve"> ADDIN EN.REFLIST </w:instrText>
      </w:r>
      <w:r w:rsidRPr="00B66FCC">
        <w:rPr>
          <w:noProof w:val="0"/>
          <w:color w:val="000000" w:themeColor="text1"/>
          <w:lang w:val="sk-SK"/>
        </w:rPr>
        <w:fldChar w:fldCharType="separate"/>
      </w:r>
      <w:r w:rsidRPr="000C0946">
        <w:t>1.</w:t>
      </w:r>
      <w:r w:rsidRPr="000C0946">
        <w:tab/>
        <w:t xml:space="preserve">Organization., W.H. </w:t>
      </w:r>
      <w:r w:rsidRPr="000C0946">
        <w:rPr>
          <w:i/>
        </w:rPr>
        <w:t>Cardiovascular diseases (CVDs)</w:t>
      </w:r>
      <w:r w:rsidRPr="000C0946">
        <w:t xml:space="preserve">. 2017. </w:t>
      </w:r>
      <w:r w:rsidRPr="000C0946">
        <w:rPr>
          <w:b/>
        </w:rPr>
        <w:t>2018</w:t>
      </w:r>
      <w:r w:rsidRPr="000C0946">
        <w:t>.</w:t>
      </w:r>
    </w:p>
    <w:p w14:paraId="29568D30" w14:textId="77777777" w:rsidR="00BD7167" w:rsidRPr="000C0946" w:rsidRDefault="00BD7167" w:rsidP="00BD7167">
      <w:pPr>
        <w:pStyle w:val="EndNoteBibliography"/>
        <w:ind w:left="720" w:hanging="720"/>
      </w:pPr>
      <w:r w:rsidRPr="000C0946">
        <w:t>2.</w:t>
      </w:r>
      <w:r w:rsidRPr="000C0946">
        <w:tab/>
        <w:t xml:space="preserve">Baura, G.D., </w:t>
      </w:r>
      <w:r w:rsidRPr="000C0946">
        <w:rPr>
          <w:i/>
        </w:rPr>
        <w:t>System theory and practical applications of biomedical signals</w:t>
      </w:r>
      <w:r w:rsidRPr="000C0946">
        <w:t>. 2002, Wiley-Interscience, IEEE Press.</w:t>
      </w:r>
    </w:p>
    <w:p w14:paraId="78733AE8" w14:textId="77777777" w:rsidR="00BD7167" w:rsidRPr="000C0946" w:rsidRDefault="00BD7167" w:rsidP="00BD7167">
      <w:pPr>
        <w:pStyle w:val="EndNoteBibliography"/>
        <w:ind w:left="720" w:hanging="720"/>
      </w:pPr>
      <w:r w:rsidRPr="000C0946">
        <w:t>3.</w:t>
      </w:r>
      <w:r w:rsidRPr="000C0946">
        <w:tab/>
        <w:t xml:space="preserve">Bernstein, D.P., </w:t>
      </w:r>
      <w:r w:rsidRPr="000C0946">
        <w:rPr>
          <w:i/>
        </w:rPr>
        <w:t>Impedance cardiography: Pulsatile blood flow and the biophysical and electrodynamic basis for the stroke volume equations.</w:t>
      </w:r>
      <w:r w:rsidRPr="000C0946">
        <w:t xml:space="preserve"> Journal of Electrical Bioimpedance, 2010. </w:t>
      </w:r>
      <w:r w:rsidRPr="000C0946">
        <w:rPr>
          <w:b/>
        </w:rPr>
        <w:t>1</w:t>
      </w:r>
      <w:r w:rsidRPr="000C0946">
        <w:t>.</w:t>
      </w:r>
    </w:p>
    <w:p w14:paraId="77A7D9A1" w14:textId="77777777" w:rsidR="00BD7167" w:rsidRPr="000C0946" w:rsidRDefault="00BD7167" w:rsidP="00BD7167">
      <w:pPr>
        <w:pStyle w:val="EndNoteBibliography"/>
        <w:ind w:left="720" w:hanging="720"/>
      </w:pPr>
      <w:r w:rsidRPr="000C0946">
        <w:t>4.</w:t>
      </w:r>
      <w:r w:rsidRPr="000C0946">
        <w:tab/>
        <w:t xml:space="preserve">Nyboer, J., </w:t>
      </w:r>
      <w:r w:rsidRPr="000C0946">
        <w:rPr>
          <w:i/>
        </w:rPr>
        <w:t>ELECTRICAL IMPEDANCE PLETHYSMOGRAPHY - A PHYSICAL AND PHYSIOLOGIC APPROACH TO PERIPHERAL VASCULAR STUDY.</w:t>
      </w:r>
      <w:r w:rsidRPr="000C0946">
        <w:t xml:space="preserve"> Circulation, 1950. </w:t>
      </w:r>
      <w:r w:rsidRPr="000C0946">
        <w:rPr>
          <w:b/>
        </w:rPr>
        <w:t>2</w:t>
      </w:r>
      <w:r w:rsidRPr="000C0946">
        <w:t>(6): p. 811-821.</w:t>
      </w:r>
    </w:p>
    <w:p w14:paraId="7D54DF5C" w14:textId="77777777" w:rsidR="00BD7167" w:rsidRPr="000C0946" w:rsidRDefault="00BD7167" w:rsidP="00BD7167">
      <w:pPr>
        <w:pStyle w:val="EndNoteBibliography"/>
        <w:ind w:left="720" w:hanging="720"/>
      </w:pPr>
      <w:r w:rsidRPr="000C0946">
        <w:t>5.</w:t>
      </w:r>
      <w:r w:rsidRPr="000C0946">
        <w:tab/>
        <w:t xml:space="preserve">Borzage, M., et al., </w:t>
      </w:r>
      <w:r w:rsidRPr="000C0946">
        <w:rPr>
          <w:i/>
        </w:rPr>
        <w:t>MEASURING STROKE VOLUME: IMPEDANCE CARDIOGRAPHY VS PHASE-CONTRAST MAGNETIC RESONANCE IMAGING.</w:t>
      </w:r>
      <w:r w:rsidRPr="000C0946">
        <w:t xml:space="preserve"> American Journal of Critical Care, 2017. </w:t>
      </w:r>
      <w:r w:rsidRPr="000C0946">
        <w:rPr>
          <w:b/>
        </w:rPr>
        <w:t>26</w:t>
      </w:r>
      <w:r w:rsidRPr="000C0946">
        <w:t>(5): p. 408-415.</w:t>
      </w:r>
    </w:p>
    <w:p w14:paraId="3C09BF96" w14:textId="77777777" w:rsidR="00BD7167" w:rsidRPr="000C0946" w:rsidRDefault="00BD7167" w:rsidP="00BD7167">
      <w:pPr>
        <w:pStyle w:val="EndNoteBibliography"/>
        <w:ind w:left="720" w:hanging="720"/>
      </w:pPr>
      <w:r w:rsidRPr="000C0946">
        <w:t>6.</w:t>
      </w:r>
      <w:r w:rsidRPr="000C0946">
        <w:tab/>
        <w:t xml:space="preserve">Honzikova, N., et al., </w:t>
      </w:r>
      <w:r w:rsidRPr="000C0946">
        <w:rPr>
          <w:i/>
        </w:rPr>
        <w:t>Influence of age, body mass index, and blood pressure on the carotid intima-media thickness in normotensive and hypertensive patients.</w:t>
      </w:r>
      <w:r w:rsidRPr="000C0946">
        <w:t xml:space="preserve"> Biomedizinische Technik, 2006. </w:t>
      </w:r>
      <w:r w:rsidRPr="000C0946">
        <w:rPr>
          <w:b/>
        </w:rPr>
        <w:t>51</w:t>
      </w:r>
      <w:r w:rsidRPr="000C0946">
        <w:t>(4): p. 159-+.</w:t>
      </w:r>
    </w:p>
    <w:p w14:paraId="5D07BE5F" w14:textId="77777777" w:rsidR="00BD7167" w:rsidRPr="000C0946" w:rsidRDefault="00BD7167" w:rsidP="00BD7167">
      <w:pPr>
        <w:pStyle w:val="EndNoteBibliography"/>
        <w:ind w:left="720" w:hanging="720"/>
      </w:pPr>
      <w:r w:rsidRPr="000C0946">
        <w:t>7.</w:t>
      </w:r>
      <w:r w:rsidRPr="000C0946">
        <w:tab/>
        <w:t xml:space="preserve">Vondra, V., et al., </w:t>
      </w:r>
      <w:r w:rsidRPr="000C0946">
        <w:rPr>
          <w:i/>
        </w:rPr>
        <w:t>A multichannel bioimpedance monitor for full-body blood flow monitoring.</w:t>
      </w:r>
      <w:r w:rsidRPr="000C0946">
        <w:t xml:space="preserve"> Biomedical Engineering-Biomedizinische Technik, 2016. </w:t>
      </w:r>
      <w:r w:rsidRPr="000C0946">
        <w:rPr>
          <w:b/>
        </w:rPr>
        <w:t>61</w:t>
      </w:r>
      <w:r w:rsidRPr="000C0946">
        <w:t>(1): p. 107-118.</w:t>
      </w:r>
    </w:p>
    <w:p w14:paraId="0D1F3D66" w14:textId="77777777" w:rsidR="00BD7167" w:rsidRPr="000C0946" w:rsidRDefault="00BD7167" w:rsidP="00BD7167">
      <w:pPr>
        <w:pStyle w:val="EndNoteBibliography"/>
        <w:ind w:left="720" w:hanging="720"/>
      </w:pPr>
      <w:r w:rsidRPr="000C0946">
        <w:t>8.</w:t>
      </w:r>
      <w:r w:rsidRPr="000C0946">
        <w:tab/>
        <w:t xml:space="preserve">Boron, W.F.B., Emile L., </w:t>
      </w:r>
      <w:r w:rsidRPr="000C0946">
        <w:rPr>
          <w:i/>
        </w:rPr>
        <w:t>Medical physiology :a cellular and molecular approach </w:t>
      </w:r>
      <w:r w:rsidRPr="000C0946">
        <w:t>3ed. 2009, Philadelphia: Saunders/Elsevier.</w:t>
      </w:r>
    </w:p>
    <w:p w14:paraId="02832157" w14:textId="77777777" w:rsidR="00BD7167" w:rsidRPr="000C0946" w:rsidRDefault="00BD7167" w:rsidP="00BD7167">
      <w:pPr>
        <w:pStyle w:val="EndNoteBibliography"/>
        <w:ind w:left="720" w:hanging="720"/>
      </w:pPr>
      <w:r w:rsidRPr="000C0946">
        <w:t>9.</w:t>
      </w:r>
      <w:r w:rsidRPr="000C0946">
        <w:tab/>
        <w:t xml:space="preserve">Coleman, T.G., </w:t>
      </w:r>
      <w:r w:rsidRPr="000C0946">
        <w:rPr>
          <w:i/>
        </w:rPr>
        <w:t>MATHEMATICAL-ANALYSIS OF CARDIOVASCULAR FUNCTION.</w:t>
      </w:r>
      <w:r w:rsidRPr="000C0946">
        <w:t xml:space="preserve"> Ieee Transactions on Biomedical Engineering, 1985. </w:t>
      </w:r>
      <w:r w:rsidRPr="000C0946">
        <w:rPr>
          <w:b/>
        </w:rPr>
        <w:t>32</w:t>
      </w:r>
      <w:r w:rsidRPr="000C0946">
        <w:t>(4): p. 289-294.</w:t>
      </w:r>
    </w:p>
    <w:p w14:paraId="7BA2AB51" w14:textId="77777777" w:rsidR="00BD7167" w:rsidRPr="000C0946" w:rsidRDefault="00BD7167" w:rsidP="00BD7167">
      <w:pPr>
        <w:pStyle w:val="EndNoteBibliography"/>
        <w:ind w:left="720" w:hanging="720"/>
      </w:pPr>
      <w:r w:rsidRPr="000C0946">
        <w:t>10.</w:t>
      </w:r>
      <w:r w:rsidRPr="000C0946">
        <w:tab/>
        <w:t xml:space="preserve">Elias Francis, S., </w:t>
      </w:r>
      <w:r w:rsidRPr="000C0946">
        <w:rPr>
          <w:i/>
        </w:rPr>
        <w:t>Continuous estimation of cardiac output and arterial resistance from arterial blood pressure using a third-order Windkessel model.</w:t>
      </w:r>
      <w:r w:rsidRPr="000C0946">
        <w:t xml:space="preserve"> 2008.</w:t>
      </w:r>
    </w:p>
    <w:p w14:paraId="2A9342C8" w14:textId="77777777" w:rsidR="00BD7167" w:rsidRPr="000C0946" w:rsidRDefault="00BD7167" w:rsidP="00BD7167">
      <w:pPr>
        <w:pStyle w:val="EndNoteBibliography"/>
        <w:ind w:left="720" w:hanging="720"/>
      </w:pPr>
      <w:r w:rsidRPr="000C0946">
        <w:t>11.</w:t>
      </w:r>
      <w:r w:rsidRPr="000C0946">
        <w:tab/>
        <w:t xml:space="preserve">Papaioannou, T.G., O. Vardoulis, and N. Stergiopulos, </w:t>
      </w:r>
      <w:r w:rsidRPr="000C0946">
        <w:rPr>
          <w:i/>
        </w:rPr>
        <w:t>The "systolic volume balance" method for the noninvasive estimation of cardiac output based on pressure wave analysis.</w:t>
      </w:r>
      <w:r w:rsidRPr="000C0946">
        <w:t xml:space="preserve"> American Journal of Physiology-Heart and Circulatory Physiology, 2012. </w:t>
      </w:r>
      <w:r w:rsidRPr="000C0946">
        <w:rPr>
          <w:b/>
        </w:rPr>
        <w:t>302</w:t>
      </w:r>
      <w:r w:rsidRPr="000C0946">
        <w:t>(10): p. H2064-H2073.</w:t>
      </w:r>
    </w:p>
    <w:p w14:paraId="6E75C2E7" w14:textId="77777777" w:rsidR="00BD7167" w:rsidRPr="000C0946" w:rsidRDefault="00BD7167" w:rsidP="00BD7167">
      <w:pPr>
        <w:pStyle w:val="EndNoteBibliography"/>
        <w:ind w:left="720" w:hanging="720"/>
      </w:pPr>
      <w:r w:rsidRPr="000C0946">
        <w:t>12.</w:t>
      </w:r>
      <w:r w:rsidRPr="000C0946">
        <w:tab/>
        <w:t xml:space="preserve">Segers, P., et al., </w:t>
      </w:r>
      <w:r w:rsidRPr="000C0946">
        <w:rPr>
          <w:i/>
        </w:rPr>
        <w:t>A non-invasive pulse pressure method for the estimation of total arterial compliance.</w:t>
      </w:r>
      <w:r w:rsidRPr="000C0946">
        <w:t xml:space="preserve"> Computers in Cardiology 1997, Vol 24, 1997. </w:t>
      </w:r>
      <w:r w:rsidRPr="000C0946">
        <w:rPr>
          <w:b/>
        </w:rPr>
        <w:t>24</w:t>
      </w:r>
      <w:r w:rsidRPr="000C0946">
        <w:t>: p. 171-174.</w:t>
      </w:r>
    </w:p>
    <w:p w14:paraId="36C3065D" w14:textId="77777777" w:rsidR="00BD7167" w:rsidRPr="000C0946" w:rsidRDefault="00BD7167" w:rsidP="00BD7167">
      <w:pPr>
        <w:pStyle w:val="EndNoteBibliography"/>
        <w:ind w:left="720" w:hanging="720"/>
      </w:pPr>
      <w:r w:rsidRPr="000C0946">
        <w:t>13.</w:t>
      </w:r>
      <w:r w:rsidRPr="000C0946">
        <w:tab/>
        <w:t xml:space="preserve">Greenwald, S.E., </w:t>
      </w:r>
      <w:r w:rsidRPr="000C0946">
        <w:rPr>
          <w:i/>
        </w:rPr>
        <w:t>Pulse pressure and arterial elasticity.</w:t>
      </w:r>
      <w:r w:rsidRPr="000C0946">
        <w:t xml:space="preserve"> Qjm-an International Journal of Medicine, 2002. </w:t>
      </w:r>
      <w:r w:rsidRPr="000C0946">
        <w:rPr>
          <w:b/>
        </w:rPr>
        <w:t>95</w:t>
      </w:r>
      <w:r w:rsidRPr="000C0946">
        <w:t>(2): p. 107-112.</w:t>
      </w:r>
    </w:p>
    <w:p w14:paraId="72D7EDBB" w14:textId="77777777" w:rsidR="00BD7167" w:rsidRPr="000C0946" w:rsidRDefault="00BD7167" w:rsidP="00BD7167">
      <w:pPr>
        <w:pStyle w:val="EndNoteBibliography"/>
        <w:ind w:left="720" w:hanging="720"/>
      </w:pPr>
      <w:r w:rsidRPr="000C0946">
        <w:t>14.</w:t>
      </w:r>
      <w:r w:rsidRPr="000C0946">
        <w:tab/>
        <w:t xml:space="preserve">Goldwyn, R.M. and T.B. Watt, </w:t>
      </w:r>
      <w:r w:rsidRPr="000C0946">
        <w:rPr>
          <w:i/>
        </w:rPr>
        <w:t>ARTERIAL PRESSURE PULSE CONTOUR ANALYSIS VIA A MATHEMATICAL MODEL FOR CLINICAL QUANTIFICATION OF HUMAN VASCULAR PROPERTIES.</w:t>
      </w:r>
      <w:r w:rsidRPr="000C0946">
        <w:t xml:space="preserve"> Ieee Transactions on Biomedical Engineering, 1967. </w:t>
      </w:r>
      <w:r w:rsidRPr="000C0946">
        <w:rPr>
          <w:b/>
        </w:rPr>
        <w:t>BM14</w:t>
      </w:r>
      <w:r w:rsidRPr="000C0946">
        <w:t>(1): p. 11-&amp;.</w:t>
      </w:r>
    </w:p>
    <w:p w14:paraId="60C817DE" w14:textId="77777777" w:rsidR="00BD7167" w:rsidRPr="000C0946" w:rsidRDefault="00BD7167" w:rsidP="00BD7167">
      <w:pPr>
        <w:pStyle w:val="EndNoteBibliography"/>
        <w:ind w:left="720" w:hanging="720"/>
      </w:pPr>
      <w:r w:rsidRPr="000C0946">
        <w:t>15.</w:t>
      </w:r>
      <w:r w:rsidRPr="000C0946">
        <w:tab/>
        <w:t xml:space="preserve">Brandao, A.A., et al., </w:t>
      </w:r>
      <w:r w:rsidRPr="000C0946">
        <w:rPr>
          <w:i/>
        </w:rPr>
        <w:t>I Luso-Brazilian Positioning on Central Arterial Pressure.</w:t>
      </w:r>
      <w:r w:rsidRPr="000C0946">
        <w:t xml:space="preserve"> Arquivos Brasileiros De Cardiologia, 2017. </w:t>
      </w:r>
      <w:r w:rsidRPr="000C0946">
        <w:rPr>
          <w:b/>
        </w:rPr>
        <w:t>108</w:t>
      </w:r>
      <w:r w:rsidRPr="000C0946">
        <w:t>(2): p. 100-108.</w:t>
      </w:r>
    </w:p>
    <w:p w14:paraId="77488014" w14:textId="77777777" w:rsidR="00BD7167" w:rsidRPr="000C0946" w:rsidRDefault="00BD7167" w:rsidP="00BD7167">
      <w:pPr>
        <w:pStyle w:val="EndNoteBibliography"/>
        <w:ind w:left="720" w:hanging="720"/>
      </w:pPr>
      <w:r w:rsidRPr="000C0946">
        <w:t>16.</w:t>
      </w:r>
      <w:r w:rsidRPr="000C0946">
        <w:tab/>
        <w:t xml:space="preserve">Westerhof, N., J.W. Lankhaar, and B.E. Westerhof, </w:t>
      </w:r>
      <w:r w:rsidRPr="000C0946">
        <w:rPr>
          <w:i/>
        </w:rPr>
        <w:t>The arterial Windkessel.</w:t>
      </w:r>
      <w:r w:rsidRPr="000C0946">
        <w:t xml:space="preserve"> Medical &amp; Biological Engineering &amp; Computing, 2009. </w:t>
      </w:r>
      <w:r w:rsidRPr="000C0946">
        <w:rPr>
          <w:b/>
        </w:rPr>
        <w:t>47</w:t>
      </w:r>
      <w:r w:rsidRPr="000C0946">
        <w:t>(2): p. 131-141.</w:t>
      </w:r>
    </w:p>
    <w:p w14:paraId="336676B4" w14:textId="77777777" w:rsidR="00BD7167" w:rsidRPr="000C0946" w:rsidRDefault="00BD7167" w:rsidP="00BD7167">
      <w:pPr>
        <w:pStyle w:val="EndNoteBibliography"/>
        <w:ind w:left="720" w:hanging="720"/>
      </w:pPr>
      <w:r w:rsidRPr="000C0946">
        <w:t>17.</w:t>
      </w:r>
      <w:r w:rsidRPr="000C0946">
        <w:tab/>
        <w:t xml:space="preserve">Stergiopulos, N., J.J. Meister, and N. Westerhof, </w:t>
      </w:r>
      <w:r w:rsidRPr="000C0946">
        <w:rPr>
          <w:i/>
        </w:rPr>
        <w:t>SIMPLE AND ACCURATE WAY FOR ESTIMATING TOTAL AND SEGMENTAL ARTERIAL COMPLIANCE - THE PULSE PRESSURE METHOD.</w:t>
      </w:r>
      <w:r w:rsidRPr="000C0946">
        <w:t xml:space="preserve"> Annals of Biomedical Engineering, 1994. </w:t>
      </w:r>
      <w:r w:rsidRPr="000C0946">
        <w:rPr>
          <w:b/>
        </w:rPr>
        <w:t>22</w:t>
      </w:r>
      <w:r w:rsidRPr="000C0946">
        <w:t>(4): p. 392-397.</w:t>
      </w:r>
    </w:p>
    <w:p w14:paraId="7CE49F8B" w14:textId="77777777" w:rsidR="00BD7167" w:rsidRPr="000C0946" w:rsidRDefault="00BD7167" w:rsidP="00BD7167">
      <w:pPr>
        <w:pStyle w:val="EndNoteBibliography"/>
        <w:ind w:left="720" w:hanging="720"/>
      </w:pPr>
      <w:r w:rsidRPr="000C0946">
        <w:t>18.</w:t>
      </w:r>
      <w:r w:rsidRPr="000C0946">
        <w:tab/>
        <w:t xml:space="preserve">Westerhof, N., G. Elzinga, and P. Sipkema, </w:t>
      </w:r>
      <w:r w:rsidRPr="000C0946">
        <w:rPr>
          <w:i/>
        </w:rPr>
        <w:t>ARTIFICIAL ARTERIAL SYSTEM FOR PUMPING HEARTS.</w:t>
      </w:r>
      <w:r w:rsidRPr="000C0946">
        <w:t xml:space="preserve"> Journal of Applied Physiology, 1971. </w:t>
      </w:r>
      <w:r w:rsidRPr="000C0946">
        <w:rPr>
          <w:b/>
        </w:rPr>
        <w:t>31</w:t>
      </w:r>
      <w:r w:rsidRPr="000C0946">
        <w:t>(5): p. 776-+.</w:t>
      </w:r>
    </w:p>
    <w:p w14:paraId="69C994A0" w14:textId="77777777" w:rsidR="00BD7167" w:rsidRPr="000C0946" w:rsidRDefault="00BD7167" w:rsidP="00BD7167">
      <w:pPr>
        <w:pStyle w:val="EndNoteBibliography"/>
        <w:ind w:left="720" w:hanging="720"/>
      </w:pPr>
      <w:r w:rsidRPr="000C0946">
        <w:t>19.</w:t>
      </w:r>
      <w:r w:rsidRPr="000C0946">
        <w:tab/>
        <w:t xml:space="preserve">Stergiopulos, N., B.E. Westerhof, and N. Westerhof, </w:t>
      </w:r>
      <w:r w:rsidRPr="000C0946">
        <w:rPr>
          <w:i/>
        </w:rPr>
        <w:t>Total arterial inertance as the fourth element of the windkessel model.</w:t>
      </w:r>
      <w:r w:rsidRPr="000C0946">
        <w:t xml:space="preserve"> American Journal of Physiology-Heart and Circulatory Physiology, 1999. </w:t>
      </w:r>
      <w:r w:rsidRPr="000C0946">
        <w:rPr>
          <w:b/>
        </w:rPr>
        <w:t>276</w:t>
      </w:r>
      <w:r w:rsidRPr="000C0946">
        <w:t>(1): p. H81-H88.</w:t>
      </w:r>
    </w:p>
    <w:p w14:paraId="7557A526" w14:textId="77777777" w:rsidR="00BD7167" w:rsidRPr="000C0946" w:rsidRDefault="00BD7167" w:rsidP="00BD7167">
      <w:pPr>
        <w:pStyle w:val="EndNoteBibliography"/>
        <w:ind w:left="720" w:hanging="720"/>
      </w:pPr>
      <w:r w:rsidRPr="000C0946">
        <w:t>20.</w:t>
      </w:r>
      <w:r w:rsidRPr="000C0946">
        <w:tab/>
        <w:t xml:space="preserve">Rooney, W., </w:t>
      </w:r>
      <w:r w:rsidRPr="000C0946">
        <w:rPr>
          <w:i/>
        </w:rPr>
        <w:t>MRI: From picture to proton.</w:t>
      </w:r>
      <w:r w:rsidRPr="000C0946">
        <w:t xml:space="preserve"> Health Physics, 2003. </w:t>
      </w:r>
      <w:r w:rsidRPr="000C0946">
        <w:rPr>
          <w:b/>
        </w:rPr>
        <w:t>85</w:t>
      </w:r>
      <w:r w:rsidRPr="000C0946">
        <w:t>(4): p. 504-505.</w:t>
      </w:r>
    </w:p>
    <w:p w14:paraId="3E6799A4" w14:textId="77777777" w:rsidR="00BD7167" w:rsidRPr="000C0946" w:rsidRDefault="00BD7167" w:rsidP="00BD7167">
      <w:pPr>
        <w:pStyle w:val="EndNoteBibliography"/>
        <w:ind w:left="720" w:hanging="720"/>
      </w:pPr>
      <w:r w:rsidRPr="000C0946">
        <w:t>21.</w:t>
      </w:r>
      <w:r w:rsidRPr="000C0946">
        <w:tab/>
        <w:t xml:space="preserve">Leenders, K.L., </w:t>
      </w:r>
      <w:r w:rsidRPr="000C0946">
        <w:rPr>
          <w:i/>
        </w:rPr>
        <w:t>PET - BLOOD-FLOW AND OXYGEN-CONSUMPTION IN BRAIN-TUMORS.</w:t>
      </w:r>
      <w:r w:rsidRPr="000C0946">
        <w:t xml:space="preserve"> Journal of Neuro-Oncology, 1994. </w:t>
      </w:r>
      <w:r w:rsidRPr="000C0946">
        <w:rPr>
          <w:b/>
        </w:rPr>
        <w:t>22</w:t>
      </w:r>
      <w:r w:rsidRPr="000C0946">
        <w:t>(3): p. 269-273.</w:t>
      </w:r>
    </w:p>
    <w:p w14:paraId="277E05B7" w14:textId="77777777" w:rsidR="00BD7167" w:rsidRPr="000C0946" w:rsidRDefault="00BD7167" w:rsidP="00BD7167">
      <w:pPr>
        <w:pStyle w:val="EndNoteBibliography"/>
        <w:ind w:left="720" w:hanging="720"/>
      </w:pPr>
      <w:r w:rsidRPr="000C0946">
        <w:t>22.</w:t>
      </w:r>
      <w:r w:rsidRPr="000C0946">
        <w:tab/>
        <w:t xml:space="preserve">Mayet, J. and A. Hughes, </w:t>
      </w:r>
      <w:r w:rsidRPr="000C0946">
        <w:rPr>
          <w:i/>
        </w:rPr>
        <w:t>Cardiac and vascular pathophysiology in hypertension.</w:t>
      </w:r>
      <w:r w:rsidRPr="000C0946">
        <w:t xml:space="preserve"> Heart, 2003. </w:t>
      </w:r>
      <w:r w:rsidRPr="000C0946">
        <w:rPr>
          <w:b/>
        </w:rPr>
        <w:t>89</w:t>
      </w:r>
      <w:r w:rsidRPr="000C0946">
        <w:t>(9): p. 1104-1109.</w:t>
      </w:r>
    </w:p>
    <w:p w14:paraId="28AE0EDB" w14:textId="77777777" w:rsidR="00BD7167" w:rsidRPr="000C0946" w:rsidRDefault="00BD7167" w:rsidP="00BD7167">
      <w:pPr>
        <w:pStyle w:val="EndNoteBibliography"/>
        <w:ind w:left="720" w:hanging="720"/>
      </w:pPr>
      <w:r w:rsidRPr="000C0946">
        <w:t>23.</w:t>
      </w:r>
      <w:r w:rsidRPr="000C0946">
        <w:tab/>
        <w:t xml:space="preserve">Parlikar, T.A., et al., </w:t>
      </w:r>
      <w:r w:rsidRPr="000C0946">
        <w:rPr>
          <w:i/>
        </w:rPr>
        <w:t>Model-Based Estimation of Cardiac Output and Total Peripheral Resistance.</w:t>
      </w:r>
      <w:r w:rsidRPr="000C0946">
        <w:t xml:space="preserve"> Computers in Cardiology 2007, Vol 34, 2007. </w:t>
      </w:r>
      <w:r w:rsidRPr="000C0946">
        <w:rPr>
          <w:b/>
        </w:rPr>
        <w:t>34</w:t>
      </w:r>
      <w:r w:rsidRPr="000C0946">
        <w:t>: p. 379-382.</w:t>
      </w:r>
    </w:p>
    <w:p w14:paraId="387CA513" w14:textId="77777777" w:rsidR="00BD7167" w:rsidRPr="000C0946" w:rsidRDefault="00BD7167" w:rsidP="00BD7167">
      <w:pPr>
        <w:pStyle w:val="EndNoteBibliography"/>
        <w:ind w:left="720" w:hanging="720"/>
      </w:pPr>
      <w:r w:rsidRPr="000C0946">
        <w:t>24.</w:t>
      </w:r>
      <w:r w:rsidRPr="000C0946">
        <w:tab/>
        <w:t xml:space="preserve">Caillard, A., et al., </w:t>
      </w:r>
      <w:r w:rsidRPr="000C0946">
        <w:rPr>
          <w:i/>
        </w:rPr>
        <w:t>Comparison of cardiac output measured by oesophageal Doppler ultrasonography or pulse pressure contour wave analysis.</w:t>
      </w:r>
      <w:r w:rsidRPr="000C0946">
        <w:t xml:space="preserve"> British Journal of Anaesthesia, 2015. </w:t>
      </w:r>
      <w:r w:rsidRPr="000C0946">
        <w:rPr>
          <w:b/>
        </w:rPr>
        <w:t>114</w:t>
      </w:r>
      <w:r w:rsidRPr="000C0946">
        <w:t>(6): p. 893-900.</w:t>
      </w:r>
    </w:p>
    <w:p w14:paraId="20D5A89D" w14:textId="77777777" w:rsidR="00BD7167" w:rsidRPr="000C0946" w:rsidRDefault="00BD7167" w:rsidP="00BD7167">
      <w:pPr>
        <w:pStyle w:val="EndNoteBibliography"/>
        <w:ind w:left="720" w:hanging="720"/>
      </w:pPr>
      <w:r w:rsidRPr="000C0946">
        <w:lastRenderedPageBreak/>
        <w:t>25.</w:t>
      </w:r>
      <w:r w:rsidRPr="000C0946">
        <w:tab/>
        <w:t xml:space="preserve">Jansen, J.R.C., et al., </w:t>
      </w:r>
      <w:r w:rsidRPr="000C0946">
        <w:rPr>
          <w:i/>
        </w:rPr>
        <w:t>A comparison of cardiac output derived from the arterial pressure wave against thermodilution in cardiac surgery patients.</w:t>
      </w:r>
      <w:r w:rsidRPr="000C0946">
        <w:t xml:space="preserve"> British Journal of Anaesthesia, 2001. </w:t>
      </w:r>
      <w:r w:rsidRPr="000C0946">
        <w:rPr>
          <w:b/>
        </w:rPr>
        <w:t>87</w:t>
      </w:r>
      <w:r w:rsidRPr="000C0946">
        <w:t>(2): p. 212-222.</w:t>
      </w:r>
    </w:p>
    <w:p w14:paraId="3FB2594A" w14:textId="77777777" w:rsidR="00BD7167" w:rsidRPr="000C0946" w:rsidRDefault="00BD7167" w:rsidP="00BD7167">
      <w:pPr>
        <w:pStyle w:val="EndNoteBibliography"/>
        <w:ind w:left="720" w:hanging="720"/>
      </w:pPr>
      <w:r w:rsidRPr="000C0946">
        <w:t>26.</w:t>
      </w:r>
      <w:r w:rsidRPr="000C0946">
        <w:tab/>
        <w:t xml:space="preserve">Sollers, J.J., et al., </w:t>
      </w:r>
      <w:r w:rsidRPr="000C0946">
        <w:rPr>
          <w:i/>
        </w:rPr>
        <w:t>Comparison of arterial compliance indices derived via Beat-toBeat blood pressure waveforms: Aging and ethnicity.</w:t>
      </w:r>
      <w:r w:rsidRPr="000C0946">
        <w:t xml:space="preserve"> Biomedical Sciences Instrumentation, Vol 42, 2006. </w:t>
      </w:r>
      <w:r w:rsidRPr="000C0946">
        <w:rPr>
          <w:b/>
        </w:rPr>
        <w:t>42</w:t>
      </w:r>
      <w:r w:rsidRPr="000C0946">
        <w:t>: p. 518-523.</w:t>
      </w:r>
    </w:p>
    <w:p w14:paraId="381845F3" w14:textId="77777777" w:rsidR="00BD7167" w:rsidRPr="000C0946" w:rsidRDefault="00BD7167" w:rsidP="00BD7167">
      <w:pPr>
        <w:pStyle w:val="EndNoteBibliography"/>
        <w:ind w:left="720" w:hanging="720"/>
      </w:pPr>
      <w:r w:rsidRPr="000C0946">
        <w:t>27.</w:t>
      </w:r>
      <w:r w:rsidRPr="000C0946">
        <w:tab/>
        <w:t xml:space="preserve">Monnet, X., et al., </w:t>
      </w:r>
      <w:r w:rsidRPr="000C0946">
        <w:rPr>
          <w:i/>
        </w:rPr>
        <w:t>Arterial pressure allows monitoring the changes in cardiac output induced by volume expansion but not by norepinephrine.</w:t>
      </w:r>
      <w:r w:rsidRPr="000C0946">
        <w:t xml:space="preserve"> Critical Care Medicine, 2011. </w:t>
      </w:r>
      <w:r w:rsidRPr="000C0946">
        <w:rPr>
          <w:b/>
        </w:rPr>
        <w:t>39</w:t>
      </w:r>
      <w:r w:rsidRPr="000C0946">
        <w:t>(6): p. 1394-1399.</w:t>
      </w:r>
    </w:p>
    <w:p w14:paraId="16403B7E" w14:textId="77777777" w:rsidR="00BD7167" w:rsidRPr="000C0946" w:rsidRDefault="00BD7167" w:rsidP="00BD7167">
      <w:pPr>
        <w:pStyle w:val="EndNoteBibliography"/>
        <w:ind w:left="720" w:hanging="720"/>
      </w:pPr>
      <w:r w:rsidRPr="000C0946">
        <w:t>28.</w:t>
      </w:r>
      <w:r w:rsidRPr="000C0946">
        <w:tab/>
        <w:t xml:space="preserve">Pouwels, S., et al., </w:t>
      </w:r>
      <w:r w:rsidRPr="000C0946">
        <w:rPr>
          <w:i/>
        </w:rPr>
        <w:t>Validation of the Nexfin (R) non-invasive continuous blood pressure monitoring validated against Riva-Rocci/Korotkoff in a bariatric patient population.</w:t>
      </w:r>
      <w:r w:rsidRPr="000C0946">
        <w:t xml:space="preserve"> Journal of Clinical Anesthesia, 2017. </w:t>
      </w:r>
      <w:r w:rsidRPr="000C0946">
        <w:rPr>
          <w:b/>
        </w:rPr>
        <w:t>39</w:t>
      </w:r>
      <w:r w:rsidRPr="000C0946">
        <w:t>: p. 89-95.</w:t>
      </w:r>
    </w:p>
    <w:p w14:paraId="39371DCD" w14:textId="77777777" w:rsidR="00BD7167" w:rsidRPr="000C0946" w:rsidRDefault="00BD7167" w:rsidP="00BD7167">
      <w:pPr>
        <w:pStyle w:val="EndNoteBibliography"/>
        <w:ind w:left="720" w:hanging="720"/>
      </w:pPr>
      <w:r w:rsidRPr="000C0946">
        <w:t>29.</w:t>
      </w:r>
      <w:r w:rsidRPr="000C0946">
        <w:tab/>
        <w:t xml:space="preserve">Kubicek, W.G., et al., </w:t>
      </w:r>
      <w:r w:rsidRPr="000C0946">
        <w:rPr>
          <w:i/>
        </w:rPr>
        <w:t>DEVELOPMENT AND EVALUATION OF AN IMPEDANCE CARDIAC OUTPUT SYSTEM.</w:t>
      </w:r>
      <w:r w:rsidRPr="000C0946">
        <w:t xml:space="preserve"> Aerospace Medicine, 1966. </w:t>
      </w:r>
      <w:r w:rsidRPr="000C0946">
        <w:rPr>
          <w:b/>
        </w:rPr>
        <w:t>37</w:t>
      </w:r>
      <w:r w:rsidRPr="000C0946">
        <w:t>(12): p. 1208-&amp;.</w:t>
      </w:r>
    </w:p>
    <w:p w14:paraId="127F10D3" w14:textId="77777777" w:rsidR="00BD7167" w:rsidRPr="000C0946" w:rsidRDefault="00BD7167" w:rsidP="00BD7167">
      <w:pPr>
        <w:pStyle w:val="EndNoteBibliography"/>
        <w:ind w:left="720" w:hanging="720"/>
      </w:pPr>
      <w:r w:rsidRPr="000C0946">
        <w:t>30.</w:t>
      </w:r>
      <w:r w:rsidRPr="000C0946">
        <w:tab/>
        <w:t xml:space="preserve">Bernstein, D.P., </w:t>
      </w:r>
      <w:r w:rsidRPr="000C0946">
        <w:rPr>
          <w:i/>
        </w:rPr>
        <w:t>A NEW STROKE VOLUME EQUATION FOR THORACIC ELECTRICAL BIOIMPEDANCE - THEORY AND RATIONALE.</w:t>
      </w:r>
      <w:r w:rsidRPr="000C0946">
        <w:t xml:space="preserve"> Critical Care Medicine, 1986. </w:t>
      </w:r>
      <w:r w:rsidRPr="000C0946">
        <w:rPr>
          <w:b/>
        </w:rPr>
        <w:t>14</w:t>
      </w:r>
      <w:r w:rsidRPr="000C0946">
        <w:t>(10): p. 904-909.</w:t>
      </w:r>
    </w:p>
    <w:p w14:paraId="2FB52FD7" w14:textId="77777777" w:rsidR="00BD7167" w:rsidRPr="000C0946" w:rsidRDefault="00BD7167" w:rsidP="00BD7167">
      <w:pPr>
        <w:pStyle w:val="EndNoteBibliography"/>
        <w:ind w:left="720" w:hanging="720"/>
      </w:pPr>
      <w:r w:rsidRPr="000C0946">
        <w:t>31.</w:t>
      </w:r>
      <w:r w:rsidRPr="000C0946">
        <w:tab/>
        <w:t xml:space="preserve">Keren, H., D. Burkhoff, and P. Squara, </w:t>
      </w:r>
      <w:r w:rsidRPr="000C0946">
        <w:rPr>
          <w:i/>
        </w:rPr>
        <w:t>Evaluation of a noninvasive continuous cardiac output monitoring system based on thoracic bioreactance.</w:t>
      </w:r>
      <w:r w:rsidRPr="000C0946">
        <w:t xml:space="preserve"> American Journal of Physiology-Heart and Circulatory Physiology, 2007. </w:t>
      </w:r>
      <w:r w:rsidRPr="000C0946">
        <w:rPr>
          <w:b/>
        </w:rPr>
        <w:t>293</w:t>
      </w:r>
      <w:r w:rsidRPr="000C0946">
        <w:t>(1): p. H583-H589.</w:t>
      </w:r>
    </w:p>
    <w:p w14:paraId="54F925FE" w14:textId="77777777" w:rsidR="00BD7167" w:rsidRPr="000C0946" w:rsidRDefault="00BD7167" w:rsidP="00BD7167">
      <w:pPr>
        <w:pStyle w:val="EndNoteBibliography"/>
        <w:ind w:left="720" w:hanging="720"/>
      </w:pPr>
      <w:r w:rsidRPr="000C0946">
        <w:t>32.</w:t>
      </w:r>
      <w:r w:rsidRPr="000C0946">
        <w:tab/>
        <w:t xml:space="preserve">Gaw, R.L., B.H. Cornish, and B.J. Thomas, </w:t>
      </w:r>
      <w:r w:rsidRPr="000C0946">
        <w:rPr>
          <w:i/>
        </w:rPr>
        <w:t>The electrical impedance of pulsatile blood flowing through rigid tubes: A theoretical investigation.</w:t>
      </w:r>
      <w:r w:rsidRPr="000C0946">
        <w:t xml:space="preserve"> Ieee Transactions on Biomedical Engineering, 2008. </w:t>
      </w:r>
      <w:r w:rsidRPr="000C0946">
        <w:rPr>
          <w:b/>
        </w:rPr>
        <w:t>55</w:t>
      </w:r>
      <w:r w:rsidRPr="000C0946">
        <w:t>(2): p. 721-727.</w:t>
      </w:r>
    </w:p>
    <w:p w14:paraId="753367C6" w14:textId="77777777" w:rsidR="00BD7167" w:rsidRPr="000C0946" w:rsidRDefault="00BD7167" w:rsidP="00BD7167">
      <w:pPr>
        <w:pStyle w:val="EndNoteBibliography"/>
        <w:ind w:left="720" w:hanging="720"/>
      </w:pPr>
      <w:r w:rsidRPr="000C0946">
        <w:t>33.</w:t>
      </w:r>
      <w:r w:rsidRPr="000C0946">
        <w:tab/>
        <w:t xml:space="preserve">Quail, A.W., et al., </w:t>
      </w:r>
      <w:r w:rsidRPr="000C0946">
        <w:rPr>
          <w:i/>
        </w:rPr>
        <w:t>THORACIC RESISTIVITY FOR STROKE VOLUME CALCULATION IN IMPEDANCE CARDIOGRAPHY.</w:t>
      </w:r>
      <w:r w:rsidRPr="000C0946">
        <w:t xml:space="preserve"> Journal of Applied Physiology, 1981. </w:t>
      </w:r>
      <w:r w:rsidRPr="000C0946">
        <w:rPr>
          <w:b/>
        </w:rPr>
        <w:t>50</w:t>
      </w:r>
      <w:r w:rsidRPr="000C0946">
        <w:t>(1): p. 191-195.</w:t>
      </w:r>
    </w:p>
    <w:p w14:paraId="5021035A" w14:textId="77777777" w:rsidR="00BD7167" w:rsidRPr="000C0946" w:rsidRDefault="00BD7167" w:rsidP="00BD7167">
      <w:pPr>
        <w:pStyle w:val="EndNoteBibliography"/>
        <w:ind w:left="720" w:hanging="720"/>
      </w:pPr>
      <w:r w:rsidRPr="000C0946">
        <w:t>34.</w:t>
      </w:r>
      <w:r w:rsidRPr="000C0946">
        <w:tab/>
        <w:t xml:space="preserve">Hicks, D.A., et al., </w:t>
      </w:r>
      <w:r w:rsidRPr="000C0946">
        <w:rPr>
          <w:i/>
        </w:rPr>
        <w:t>THE ESTIMATION AND PREDICTION OF NORMAL BLOOD VOLUME.</w:t>
      </w:r>
      <w:r w:rsidRPr="000C0946">
        <w:t xml:space="preserve"> Clinical Science, 1956. </w:t>
      </w:r>
      <w:r w:rsidRPr="000C0946">
        <w:rPr>
          <w:b/>
        </w:rPr>
        <w:t>15</w:t>
      </w:r>
      <w:r w:rsidRPr="000C0946">
        <w:t>(4): p. 557-565.</w:t>
      </w:r>
    </w:p>
    <w:p w14:paraId="1D8A673E" w14:textId="77777777" w:rsidR="00BD7167" w:rsidRPr="000C0946" w:rsidRDefault="00BD7167" w:rsidP="00BD7167">
      <w:pPr>
        <w:pStyle w:val="EndNoteBibliography"/>
        <w:ind w:left="720" w:hanging="720"/>
      </w:pPr>
      <w:r w:rsidRPr="000C0946">
        <w:t>35.</w:t>
      </w:r>
      <w:r w:rsidRPr="000C0946">
        <w:tab/>
        <w:t xml:space="preserve">Gardin, J.M., et al., </w:t>
      </w:r>
      <w:r w:rsidRPr="000C0946">
        <w:rPr>
          <w:i/>
        </w:rPr>
        <w:t>EVALUATION OF BLOOD-FLOW VELOCITY IN THE ASCENDING AORTA AND MAIN PULMONARY-ARTERY OF NORMAL SUBJECTS BY DOPPLER ECHOCARDIOGRAPHY.</w:t>
      </w:r>
      <w:r w:rsidRPr="000C0946">
        <w:t xml:space="preserve"> American Heart Journal, 1984. </w:t>
      </w:r>
      <w:r w:rsidRPr="000C0946">
        <w:rPr>
          <w:b/>
        </w:rPr>
        <w:t>107</w:t>
      </w:r>
      <w:r w:rsidRPr="000C0946">
        <w:t>(2): p. 310-319.</w:t>
      </w:r>
    </w:p>
    <w:p w14:paraId="61A77D4E" w14:textId="77777777" w:rsidR="00BD7167" w:rsidRPr="000C0946" w:rsidRDefault="00BD7167" w:rsidP="00BD7167">
      <w:pPr>
        <w:pStyle w:val="EndNoteBibliography"/>
        <w:ind w:left="720" w:hanging="720"/>
      </w:pPr>
      <w:r w:rsidRPr="000C0946">
        <w:t>36.</w:t>
      </w:r>
      <w:r w:rsidRPr="000C0946">
        <w:tab/>
        <w:t xml:space="preserve">Matsuda, Y., et al., </w:t>
      </w:r>
      <w:r w:rsidRPr="000C0946">
        <w:rPr>
          <w:i/>
        </w:rPr>
        <w:t>ASSESSMENT OF LEFT-VENTRICULAR PERFORMANCE IN MAN WITH IMPEDANCE CARDIOGRAPHY.</w:t>
      </w:r>
      <w:r w:rsidRPr="000C0946">
        <w:t xml:space="preserve"> Japanese Circulation Journal-English Edition, 1978. </w:t>
      </w:r>
      <w:r w:rsidRPr="000C0946">
        <w:rPr>
          <w:b/>
        </w:rPr>
        <w:t>42</w:t>
      </w:r>
      <w:r w:rsidRPr="000C0946">
        <w:t>(8): p. 945-954.</w:t>
      </w:r>
    </w:p>
    <w:p w14:paraId="717EF39F" w14:textId="77777777" w:rsidR="00BD7167" w:rsidRPr="000C0946" w:rsidRDefault="00BD7167" w:rsidP="00BD7167">
      <w:pPr>
        <w:pStyle w:val="EndNoteBibliography"/>
        <w:ind w:left="720" w:hanging="720"/>
      </w:pPr>
      <w:r w:rsidRPr="000C0946">
        <w:t>37.</w:t>
      </w:r>
      <w:r w:rsidRPr="000C0946">
        <w:tab/>
        <w:t xml:space="preserve">Lozano, D.L., et al., </w:t>
      </w:r>
      <w:r w:rsidRPr="000C0946">
        <w:rPr>
          <w:i/>
        </w:rPr>
        <w:t>Where to B in dZ/dt.</w:t>
      </w:r>
      <w:r w:rsidRPr="000C0946">
        <w:t xml:space="preserve"> Psychophysiology, 2007. </w:t>
      </w:r>
      <w:r w:rsidRPr="000C0946">
        <w:rPr>
          <w:b/>
        </w:rPr>
        <w:t>44</w:t>
      </w:r>
      <w:r w:rsidRPr="000C0946">
        <w:t>(1): p. 113-119.</w:t>
      </w:r>
    </w:p>
    <w:p w14:paraId="2E55163F" w14:textId="77777777" w:rsidR="00BD7167" w:rsidRPr="000C0946" w:rsidRDefault="00BD7167" w:rsidP="00BD7167">
      <w:pPr>
        <w:pStyle w:val="EndNoteBibliography"/>
        <w:ind w:left="720" w:hanging="720"/>
      </w:pPr>
      <w:r w:rsidRPr="000C0946">
        <w:t>38.</w:t>
      </w:r>
      <w:r w:rsidRPr="000C0946">
        <w:tab/>
        <w:t xml:space="preserve">Kolettis, M., B.S. Jenkins, and M.M. Webbpeploe, </w:t>
      </w:r>
      <w:r w:rsidRPr="000C0946">
        <w:rPr>
          <w:i/>
        </w:rPr>
        <w:t>ASSESSMENT OF LEFT-VENTRICULAR FUNCTION BY INDEXES DERIVED FROM AORTIC FLOW VELOCITY.</w:t>
      </w:r>
      <w:r w:rsidRPr="000C0946">
        <w:t xml:space="preserve"> British Heart Journal, 1976. </w:t>
      </w:r>
      <w:r w:rsidRPr="000C0946">
        <w:rPr>
          <w:b/>
        </w:rPr>
        <w:t>38</w:t>
      </w:r>
      <w:r w:rsidRPr="000C0946">
        <w:t>(1): p. 18-31.</w:t>
      </w:r>
    </w:p>
    <w:p w14:paraId="11432F8E" w14:textId="77777777" w:rsidR="00BD7167" w:rsidRPr="000C0946" w:rsidRDefault="00BD7167" w:rsidP="00BD7167">
      <w:pPr>
        <w:pStyle w:val="EndNoteBibliography"/>
        <w:ind w:left="720" w:hanging="720"/>
      </w:pPr>
      <w:r w:rsidRPr="000C0946">
        <w:t>39.</w:t>
      </w:r>
      <w:r w:rsidRPr="000C0946">
        <w:tab/>
        <w:t xml:space="preserve">Sohn, S. and H.S. Kim, </w:t>
      </w:r>
      <w:r w:rsidRPr="000C0946">
        <w:rPr>
          <w:i/>
        </w:rPr>
        <w:t>Doppler aortic flow velocity measurement in healthy children.</w:t>
      </w:r>
      <w:r w:rsidRPr="000C0946">
        <w:t xml:space="preserve"> Journal of Korean Medical Science, 2001. </w:t>
      </w:r>
      <w:r w:rsidRPr="000C0946">
        <w:rPr>
          <w:b/>
        </w:rPr>
        <w:t>16</w:t>
      </w:r>
      <w:r w:rsidRPr="000C0946">
        <w:t>(2): p. 140-144.</w:t>
      </w:r>
    </w:p>
    <w:p w14:paraId="598404B2" w14:textId="77777777" w:rsidR="00BD7167" w:rsidRPr="000C0946" w:rsidRDefault="00BD7167" w:rsidP="00BD7167">
      <w:pPr>
        <w:pStyle w:val="EndNoteBibliography"/>
        <w:ind w:left="720" w:hanging="720"/>
      </w:pPr>
      <w:r w:rsidRPr="000C0946">
        <w:t>40.</w:t>
      </w:r>
      <w:r w:rsidRPr="000C0946">
        <w:tab/>
        <w:t xml:space="preserve">Wallmeyer, K., et al., </w:t>
      </w:r>
      <w:r w:rsidRPr="000C0946">
        <w:rPr>
          <w:i/>
        </w:rPr>
        <w:t>THE INFLUENCE OF PRELOAD AND HEART-RATE ON DOPPLER ECHOCARDIOGRAPHIC INDEXES OF LEFT-VENTRICULAR PERFORMANCE - COMPARISON WITH INVASIVE INDEXES IN AN EXPERIMENTAL PREPARATION.</w:t>
      </w:r>
      <w:r w:rsidRPr="000C0946">
        <w:t xml:space="preserve"> Circulation, 1986. </w:t>
      </w:r>
      <w:r w:rsidRPr="000C0946">
        <w:rPr>
          <w:b/>
        </w:rPr>
        <w:t>74</w:t>
      </w:r>
      <w:r w:rsidRPr="000C0946">
        <w:t>(1): p. 181-186.</w:t>
      </w:r>
    </w:p>
    <w:p w14:paraId="38B4FDA7" w14:textId="77777777" w:rsidR="00BD7167" w:rsidRPr="000C0946" w:rsidRDefault="00BD7167" w:rsidP="00BD7167">
      <w:pPr>
        <w:pStyle w:val="EndNoteBibliography"/>
        <w:ind w:left="720" w:hanging="720"/>
      </w:pPr>
      <w:r w:rsidRPr="000C0946">
        <w:t>41.</w:t>
      </w:r>
      <w:r w:rsidRPr="000C0946">
        <w:tab/>
        <w:t xml:space="preserve">Collis, T., et al., </w:t>
      </w:r>
      <w:r w:rsidRPr="000C0946">
        <w:rPr>
          <w:i/>
        </w:rPr>
        <w:t>Relations of stroke volume and cardiac output to body composition - The strong heart study.</w:t>
      </w:r>
      <w:r w:rsidRPr="000C0946">
        <w:t xml:space="preserve"> Circulation, 2001. </w:t>
      </w:r>
      <w:r w:rsidRPr="000C0946">
        <w:rPr>
          <w:b/>
        </w:rPr>
        <w:t>103</w:t>
      </w:r>
      <w:r w:rsidRPr="000C0946">
        <w:t>(6): p. 820-825.</w:t>
      </w:r>
    </w:p>
    <w:p w14:paraId="1273B31B" w14:textId="77777777" w:rsidR="00BD7167" w:rsidRPr="000C0946" w:rsidRDefault="00BD7167" w:rsidP="00BD7167">
      <w:pPr>
        <w:pStyle w:val="EndNoteBibliography"/>
        <w:ind w:left="720" w:hanging="720"/>
      </w:pPr>
      <w:r w:rsidRPr="000C0946">
        <w:t>42.</w:t>
      </w:r>
      <w:r w:rsidRPr="000C0946">
        <w:tab/>
        <w:t xml:space="preserve">Sageman, W.S., </w:t>
      </w:r>
      <w:r w:rsidRPr="000C0946">
        <w:rPr>
          <w:i/>
        </w:rPr>
        <w:t>Reliability and precision of a new thoracic electrical bioimpedance monitor in a lower body negative pressure model.</w:t>
      </w:r>
      <w:r w:rsidRPr="000C0946">
        <w:t xml:space="preserve"> Critical Care Medicine, 1999. </w:t>
      </w:r>
      <w:r w:rsidRPr="000C0946">
        <w:rPr>
          <w:b/>
        </w:rPr>
        <w:t>27</w:t>
      </w:r>
      <w:r w:rsidRPr="000C0946">
        <w:t>(9): p. 1986-1990.</w:t>
      </w:r>
    </w:p>
    <w:p w14:paraId="7BAAD890" w14:textId="77777777" w:rsidR="00BD7167" w:rsidRPr="000C0946" w:rsidRDefault="00BD7167" w:rsidP="00BD7167">
      <w:pPr>
        <w:pStyle w:val="EndNoteBibliography"/>
        <w:ind w:left="720" w:hanging="720"/>
      </w:pPr>
      <w:r w:rsidRPr="000C0946">
        <w:t>43.</w:t>
      </w:r>
      <w:r w:rsidRPr="000C0946">
        <w:tab/>
        <w:t xml:space="preserve">Cotter, G., et al., </w:t>
      </w:r>
      <w:r w:rsidRPr="000C0946">
        <w:rPr>
          <w:i/>
        </w:rPr>
        <w:t>Impedance cardiography revisited.</w:t>
      </w:r>
      <w:r w:rsidRPr="000C0946">
        <w:t xml:space="preserve"> Physiological Measurement, 2006. </w:t>
      </w:r>
      <w:r w:rsidRPr="000C0946">
        <w:rPr>
          <w:b/>
        </w:rPr>
        <w:t>27</w:t>
      </w:r>
      <w:r w:rsidRPr="000C0946">
        <w:t>(9): p. 817-827.</w:t>
      </w:r>
    </w:p>
    <w:p w14:paraId="644310A2" w14:textId="77777777" w:rsidR="00BD7167" w:rsidRPr="000C0946" w:rsidRDefault="00BD7167" w:rsidP="00BD7167">
      <w:pPr>
        <w:pStyle w:val="EndNoteBibliography"/>
        <w:ind w:left="720" w:hanging="720"/>
      </w:pPr>
      <w:r w:rsidRPr="000C0946">
        <w:t>44.</w:t>
      </w:r>
      <w:r w:rsidRPr="000C0946">
        <w:tab/>
        <w:t xml:space="preserve">Koobi, T., et al., </w:t>
      </w:r>
      <w:r w:rsidRPr="000C0946">
        <w:rPr>
          <w:i/>
        </w:rPr>
        <w:t>Non-invasive measurement of cardiac output: whole-body impedance cardiography in simultaneous comparison with thermodilution and direct oxygen Fick methods.</w:t>
      </w:r>
      <w:r w:rsidRPr="000C0946">
        <w:t xml:space="preserve"> Intensive Care Medicine, 1997. </w:t>
      </w:r>
      <w:r w:rsidRPr="000C0946">
        <w:rPr>
          <w:b/>
        </w:rPr>
        <w:t>23</w:t>
      </w:r>
      <w:r w:rsidRPr="000C0946">
        <w:t>(11): p. 1132-1137.</w:t>
      </w:r>
    </w:p>
    <w:p w14:paraId="7BE20EA9" w14:textId="77777777" w:rsidR="00BD7167" w:rsidRPr="000C0946" w:rsidRDefault="00BD7167" w:rsidP="00BD7167">
      <w:pPr>
        <w:pStyle w:val="EndNoteBibliography"/>
        <w:ind w:left="720" w:hanging="720"/>
      </w:pPr>
      <w:r w:rsidRPr="000C0946">
        <w:t>45.</w:t>
      </w:r>
      <w:r w:rsidRPr="000C0946">
        <w:tab/>
        <w:t xml:space="preserve">Henry, I.C., et al. </w:t>
      </w:r>
      <w:r w:rsidRPr="000C0946">
        <w:rPr>
          <w:i/>
        </w:rPr>
        <w:t>Stroke Volume Obtained from the Brachial Artery Using Transbrachial Electrical Bioimpedance Velocimetry</w:t>
      </w:r>
      <w:r w:rsidRPr="000C0946">
        <w:t xml:space="preserve">. in </w:t>
      </w:r>
      <w:r w:rsidRPr="000C0946">
        <w:rPr>
          <w:i/>
        </w:rPr>
        <w:t>34th Annual International Conference of the IEEE Engineering-in-Medicine-and-Biology-Society (EMBS)</w:t>
      </w:r>
      <w:r w:rsidRPr="000C0946">
        <w:t>. 2012. San Diego, CA: Ieee.</w:t>
      </w:r>
    </w:p>
    <w:p w14:paraId="2A59543E" w14:textId="77777777" w:rsidR="00BD7167" w:rsidRPr="000C0946" w:rsidRDefault="00BD7167" w:rsidP="00BD7167">
      <w:pPr>
        <w:pStyle w:val="EndNoteBibliography"/>
        <w:ind w:left="720" w:hanging="720"/>
      </w:pPr>
      <w:r w:rsidRPr="000C0946">
        <w:t>46.</w:t>
      </w:r>
      <w:r w:rsidRPr="000C0946">
        <w:tab/>
        <w:t xml:space="preserve">Chemla, D., et al., </w:t>
      </w:r>
      <w:r w:rsidRPr="000C0946">
        <w:rPr>
          <w:i/>
        </w:rPr>
        <w:t>Blood flow acceleration in the carotid and brachial arteries of healthy volunteers: Respective contributions of cardiac performance and local resistance.</w:t>
      </w:r>
      <w:r w:rsidRPr="000C0946">
        <w:t xml:space="preserve"> Fundamental &amp; Clinical Pharmacology, 1996. </w:t>
      </w:r>
      <w:r w:rsidRPr="000C0946">
        <w:rPr>
          <w:b/>
        </w:rPr>
        <w:t>10</w:t>
      </w:r>
      <w:r w:rsidRPr="000C0946">
        <w:t>(4): p. 393-399.</w:t>
      </w:r>
    </w:p>
    <w:p w14:paraId="4001A943" w14:textId="77777777" w:rsidR="00BD7167" w:rsidRPr="000C0946" w:rsidRDefault="00BD7167" w:rsidP="00BD7167">
      <w:pPr>
        <w:pStyle w:val="EndNoteBibliography"/>
        <w:ind w:left="720" w:hanging="720"/>
      </w:pPr>
      <w:r w:rsidRPr="000C0946">
        <w:lastRenderedPageBreak/>
        <w:t>47.</w:t>
      </w:r>
      <w:r w:rsidRPr="000C0946">
        <w:tab/>
        <w:t xml:space="preserve">Chemla, D., et al., </w:t>
      </w:r>
      <w:r w:rsidRPr="000C0946">
        <w:rPr>
          <w:i/>
        </w:rPr>
        <w:t>EFFECT OF BETA-ADRENOCEPTORS AND THYROID-HORMONES ON VELOCITY AND ACCELERATION OF PERIPHERAL ARTERIAL FLOW IN HYPERTHYROIDISM.</w:t>
      </w:r>
      <w:r w:rsidRPr="000C0946">
        <w:t xml:space="preserve"> American Journal of Cardiology, 1990. </w:t>
      </w:r>
      <w:r w:rsidRPr="000C0946">
        <w:rPr>
          <w:b/>
        </w:rPr>
        <w:t>65</w:t>
      </w:r>
      <w:r w:rsidRPr="000C0946">
        <w:t>(7): p. 494-500.</w:t>
      </w:r>
    </w:p>
    <w:p w14:paraId="1AC747E8" w14:textId="77777777" w:rsidR="00BD7167" w:rsidRPr="000C0946" w:rsidRDefault="00BD7167" w:rsidP="00BD7167">
      <w:pPr>
        <w:pStyle w:val="EndNoteBibliography"/>
        <w:ind w:left="720" w:hanging="720"/>
      </w:pPr>
      <w:r w:rsidRPr="000C0946">
        <w:t>48.</w:t>
      </w:r>
      <w:r w:rsidRPr="000C0946">
        <w:tab/>
        <w:t xml:space="preserve">Bernstein, D.P., et al., </w:t>
      </w:r>
      <w:r w:rsidRPr="000C0946">
        <w:rPr>
          <w:i/>
        </w:rPr>
        <w:t>Validation of stroke volume and cardiac output by electrical interrogation of the brachial artery in normals: assessment of strengths, limitations, and sources of error.</w:t>
      </w:r>
      <w:r w:rsidRPr="000C0946">
        <w:t xml:space="preserve"> Journal of Clinical Monitoring and Computing, 2015. </w:t>
      </w:r>
      <w:r w:rsidRPr="000C0946">
        <w:rPr>
          <w:b/>
        </w:rPr>
        <w:t>29</w:t>
      </w:r>
      <w:r w:rsidRPr="000C0946">
        <w:t>(6): p. 789-800.</w:t>
      </w:r>
    </w:p>
    <w:p w14:paraId="6A1E5D94" w14:textId="77777777" w:rsidR="00BD7167" w:rsidRPr="000C0946" w:rsidRDefault="00BD7167" w:rsidP="00BD7167">
      <w:pPr>
        <w:pStyle w:val="EndNoteBibliography"/>
        <w:ind w:left="720" w:hanging="720"/>
      </w:pPr>
      <w:r w:rsidRPr="000C0946">
        <w:t>49.</w:t>
      </w:r>
      <w:r w:rsidRPr="000C0946">
        <w:tab/>
        <w:t xml:space="preserve">Lim, P.S., et al., </w:t>
      </w:r>
      <w:r w:rsidRPr="000C0946">
        <w:rPr>
          <w:i/>
        </w:rPr>
        <w:t>Validating Body Fat Assessment by Bioelectric Impedance Spectroscopy in Taiwanese Hemodialysis Patients.</w:t>
      </w:r>
      <w:r w:rsidRPr="000C0946">
        <w:t xml:space="preserve"> Journal of Renal Nutrition, 2017. </w:t>
      </w:r>
      <w:r w:rsidRPr="000C0946">
        <w:rPr>
          <w:b/>
        </w:rPr>
        <w:t>27</w:t>
      </w:r>
      <w:r w:rsidRPr="000C0946">
        <w:t>(1): p. 37-44.</w:t>
      </w:r>
    </w:p>
    <w:p w14:paraId="29F8EFDA" w14:textId="77777777" w:rsidR="00BD7167" w:rsidRPr="000C0946" w:rsidRDefault="00BD7167" w:rsidP="00BD7167">
      <w:pPr>
        <w:pStyle w:val="EndNoteBibliography"/>
        <w:ind w:left="720" w:hanging="720"/>
      </w:pPr>
      <w:r w:rsidRPr="000C0946">
        <w:t>50.</w:t>
      </w:r>
      <w:r w:rsidRPr="000C0946">
        <w:tab/>
        <w:t xml:space="preserve">Leonhardt, S., et al., </w:t>
      </w:r>
      <w:r w:rsidRPr="000C0946">
        <w:rPr>
          <w:i/>
        </w:rPr>
        <w:t>Electric impedance tomography for monitoring volume and size of the urinary bladder.</w:t>
      </w:r>
      <w:r w:rsidRPr="000C0946">
        <w:t xml:space="preserve"> Biomedizinische Technik, 2011. </w:t>
      </w:r>
      <w:r w:rsidRPr="000C0946">
        <w:rPr>
          <w:b/>
        </w:rPr>
        <w:t>56</w:t>
      </w:r>
      <w:r w:rsidRPr="000C0946">
        <w:t>(6): p. 301-307.</w:t>
      </w:r>
    </w:p>
    <w:p w14:paraId="4E16460D" w14:textId="77777777" w:rsidR="00BD7167" w:rsidRPr="000C0946" w:rsidRDefault="00BD7167" w:rsidP="00BD7167">
      <w:pPr>
        <w:pStyle w:val="EndNoteBibliography"/>
        <w:ind w:left="720" w:hanging="720"/>
      </w:pPr>
      <w:r w:rsidRPr="000C0946">
        <w:t>51.</w:t>
      </w:r>
      <w:r w:rsidRPr="000C0946">
        <w:tab/>
        <w:t xml:space="preserve">Zhao, Z.Q., et al., </w:t>
      </w:r>
      <w:r w:rsidRPr="000C0946">
        <w:rPr>
          <w:i/>
        </w:rPr>
        <w:t>Customized evaluation software for clinical trials: an example on pulmonary function test with electrical impedance tomography.</w:t>
      </w:r>
      <w:r w:rsidRPr="000C0946">
        <w:t xml:space="preserve"> 2013 Icme International Conference on Complex Medical Engineering (Cme), 2013: p. 128-133.</w:t>
      </w:r>
    </w:p>
    <w:p w14:paraId="478A41FB" w14:textId="77777777" w:rsidR="00BD7167" w:rsidRPr="000C0946" w:rsidRDefault="00BD7167" w:rsidP="00BD7167">
      <w:pPr>
        <w:pStyle w:val="EndNoteBibliography"/>
        <w:ind w:left="720" w:hanging="720"/>
      </w:pPr>
      <w:r w:rsidRPr="000C0946">
        <w:t>52.</w:t>
      </w:r>
      <w:r w:rsidRPr="000C0946">
        <w:tab/>
        <w:t xml:space="preserve">Fox, G.N., </w:t>
      </w:r>
      <w:r w:rsidRPr="000C0946">
        <w:rPr>
          <w:i/>
        </w:rPr>
        <w:t>The physiologic origins of heart sounds and murmurs.</w:t>
      </w:r>
      <w:r w:rsidRPr="000C0946">
        <w:t xml:space="preserve"> Journal of Family Practice, 1999. </w:t>
      </w:r>
      <w:r w:rsidRPr="000C0946">
        <w:rPr>
          <w:b/>
        </w:rPr>
        <w:t>48</w:t>
      </w:r>
      <w:r w:rsidRPr="000C0946">
        <w:t>(4): p. 308-309.</w:t>
      </w:r>
    </w:p>
    <w:p w14:paraId="1E120B2F" w14:textId="77777777" w:rsidR="00BD7167" w:rsidRPr="000C0946" w:rsidRDefault="00BD7167" w:rsidP="00BD7167">
      <w:pPr>
        <w:pStyle w:val="EndNoteBibliography"/>
        <w:ind w:left="720" w:hanging="720"/>
      </w:pPr>
      <w:r w:rsidRPr="000C0946">
        <w:t>53.</w:t>
      </w:r>
      <w:r w:rsidRPr="000C0946">
        <w:tab/>
        <w:t xml:space="preserve">Sherwood, A., et al., </w:t>
      </w:r>
      <w:r w:rsidRPr="000C0946">
        <w:rPr>
          <w:i/>
        </w:rPr>
        <w:t>METHODOLOGICAL GUIDELINES FOR IMPEDANCE CARDIOGRAPHY.</w:t>
      </w:r>
      <w:r w:rsidRPr="000C0946">
        <w:t xml:space="preserve"> Psychophysiology, 1990. </w:t>
      </w:r>
      <w:r w:rsidRPr="000C0946">
        <w:rPr>
          <w:b/>
        </w:rPr>
        <w:t>27</w:t>
      </w:r>
      <w:r w:rsidRPr="000C0946">
        <w:t>(1): p. 1-23.</w:t>
      </w:r>
    </w:p>
    <w:p w14:paraId="3543CB1D" w14:textId="77777777" w:rsidR="00BD7167" w:rsidRPr="000C0946" w:rsidRDefault="00BD7167" w:rsidP="00BD7167">
      <w:pPr>
        <w:pStyle w:val="EndNoteBibliography"/>
        <w:ind w:left="720" w:hanging="720"/>
      </w:pPr>
      <w:r w:rsidRPr="000C0946">
        <w:t>54.</w:t>
      </w:r>
      <w:r w:rsidRPr="000C0946">
        <w:tab/>
        <w:t xml:space="preserve">Yuenyong, S., et al., </w:t>
      </w:r>
      <w:r w:rsidRPr="000C0946">
        <w:rPr>
          <w:i/>
        </w:rPr>
        <w:t>A framework for automatic heart sound analysis without segmentation.</w:t>
      </w:r>
      <w:r w:rsidRPr="000C0946">
        <w:t xml:space="preserve"> Biomedical Engineering Online, 2011. </w:t>
      </w:r>
      <w:r w:rsidRPr="000C0946">
        <w:rPr>
          <w:b/>
        </w:rPr>
        <w:t>10</w:t>
      </w:r>
      <w:r w:rsidRPr="000C0946">
        <w:t>: p. 23.</w:t>
      </w:r>
    </w:p>
    <w:p w14:paraId="04D3E47E" w14:textId="77777777" w:rsidR="00BD7167" w:rsidRPr="000C0946" w:rsidRDefault="00BD7167" w:rsidP="00BD7167">
      <w:pPr>
        <w:pStyle w:val="EndNoteBibliography"/>
        <w:ind w:left="720" w:hanging="720"/>
      </w:pPr>
      <w:r w:rsidRPr="000C0946">
        <w:t>55.</w:t>
      </w:r>
      <w:r w:rsidRPr="000C0946">
        <w:tab/>
        <w:t xml:space="preserve">Ahlstrom, C., </w:t>
      </w:r>
      <w:r w:rsidRPr="000C0946">
        <w:rPr>
          <w:i/>
        </w:rPr>
        <w:t>NonLinear Phonocardiographic Signal Processing</w:t>
      </w:r>
      <w:r w:rsidRPr="000C0946">
        <w:t>. 2008, Linkoping University,   Sweden.</w:t>
      </w:r>
    </w:p>
    <w:p w14:paraId="4FF157CA" w14:textId="77777777" w:rsidR="00BD7167" w:rsidRPr="000C0946" w:rsidRDefault="00BD7167" w:rsidP="00BD7167">
      <w:pPr>
        <w:pStyle w:val="EndNoteBibliography"/>
        <w:ind w:left="720" w:hanging="720"/>
      </w:pPr>
      <w:r w:rsidRPr="000C0946">
        <w:t>56.</w:t>
      </w:r>
      <w:r w:rsidRPr="000C0946">
        <w:tab/>
        <w:t xml:space="preserve">Wang, X.P. and Y.Y. Lie. </w:t>
      </w:r>
      <w:r w:rsidRPr="000C0946">
        <w:rPr>
          <w:i/>
        </w:rPr>
        <w:t>Improving Classification Accuracy of Heart Sound Recordings by Wavelet Filter and Multiple Features</w:t>
      </w:r>
      <w:r w:rsidRPr="000C0946">
        <w:t xml:space="preserve">. in </w:t>
      </w:r>
      <w:r w:rsidRPr="000C0946">
        <w:rPr>
          <w:i/>
        </w:rPr>
        <w:t>43rd Computing in Cardiology Conference (CinC)</w:t>
      </w:r>
      <w:r w:rsidRPr="000C0946">
        <w:t>. 2016. Vancouver, CANADA: Ieee.</w:t>
      </w:r>
    </w:p>
    <w:p w14:paraId="78C1CC0D" w14:textId="77777777" w:rsidR="00BD7167" w:rsidRPr="000C0946" w:rsidRDefault="00BD7167" w:rsidP="00BD7167">
      <w:pPr>
        <w:pStyle w:val="EndNoteBibliography"/>
        <w:ind w:left="720" w:hanging="720"/>
      </w:pPr>
      <w:r w:rsidRPr="000C0946">
        <w:t>57.</w:t>
      </w:r>
      <w:r w:rsidRPr="000C0946">
        <w:tab/>
        <w:t xml:space="preserve">Fortin, J., et al., </w:t>
      </w:r>
      <w:r w:rsidRPr="000C0946">
        <w:rPr>
          <w:i/>
        </w:rPr>
        <w:t>Non-invasive beat-to-beat cardiac output monitoring by an improved method of transthoracic bioimpedance measurement.</w:t>
      </w:r>
      <w:r w:rsidRPr="000C0946">
        <w:t xml:space="preserve"> Computers in Biology and Medicine, 2006. </w:t>
      </w:r>
      <w:r w:rsidRPr="000C0946">
        <w:rPr>
          <w:b/>
        </w:rPr>
        <w:t>36</w:t>
      </w:r>
      <w:r w:rsidRPr="000C0946">
        <w:t>(11): p. 1185-1203.</w:t>
      </w:r>
    </w:p>
    <w:p w14:paraId="3DBE0F9A" w14:textId="77777777" w:rsidR="00BD7167" w:rsidRPr="000C0946" w:rsidRDefault="00BD7167" w:rsidP="00BD7167">
      <w:pPr>
        <w:pStyle w:val="EndNoteBibliography"/>
        <w:ind w:left="720" w:hanging="720"/>
      </w:pPr>
      <w:r w:rsidRPr="000C0946">
        <w:t>58.</w:t>
      </w:r>
      <w:r w:rsidRPr="000C0946">
        <w:tab/>
        <w:t xml:space="preserve">Jia, R.Z., et al., </w:t>
      </w:r>
      <w:r w:rsidRPr="000C0946">
        <w:rPr>
          <w:i/>
        </w:rPr>
        <w:t>Relationship between cardiovascular function and fetal growth restriction in women with pre-eclampsia.</w:t>
      </w:r>
      <w:r w:rsidRPr="000C0946">
        <w:t xml:space="preserve"> International Journal of Gynecology &amp; Obstetrics, 2010. </w:t>
      </w:r>
      <w:r w:rsidRPr="000C0946">
        <w:rPr>
          <w:b/>
        </w:rPr>
        <w:t>110</w:t>
      </w:r>
      <w:r w:rsidRPr="000C0946">
        <w:t>(1): p. 61-63.</w:t>
      </w:r>
    </w:p>
    <w:p w14:paraId="3F694A9B" w14:textId="77777777" w:rsidR="00BD7167" w:rsidRPr="000C0946" w:rsidRDefault="00BD7167" w:rsidP="00BD7167">
      <w:pPr>
        <w:pStyle w:val="EndNoteBibliography"/>
        <w:ind w:left="720" w:hanging="720"/>
      </w:pPr>
      <w:r w:rsidRPr="000C0946">
        <w:t>59.</w:t>
      </w:r>
      <w:r w:rsidRPr="000C0946">
        <w:tab/>
        <w:t xml:space="preserve">Djebbari, A., F.B. Reguig, and Ieee, </w:t>
      </w:r>
      <w:r w:rsidRPr="000C0946">
        <w:rPr>
          <w:i/>
        </w:rPr>
        <w:t>Short-time Fourier transform analysis of the phonocardiogram signal.</w:t>
      </w:r>
      <w:r w:rsidRPr="000C0946">
        <w:t xml:space="preserve"> Icecs 2000: 7th Ieee International Conference on Electronics, Circuits &amp; Systems, Vols I and Ii, 2000: p. 844-847.</w:t>
      </w:r>
    </w:p>
    <w:p w14:paraId="455FF6F9" w14:textId="77777777" w:rsidR="00BD7167" w:rsidRPr="000C0946" w:rsidRDefault="00BD7167" w:rsidP="00BD7167">
      <w:pPr>
        <w:pStyle w:val="EndNoteBibliography"/>
        <w:ind w:left="720" w:hanging="720"/>
      </w:pPr>
      <w:r w:rsidRPr="000C0946">
        <w:t>60.</w:t>
      </w:r>
      <w:r w:rsidRPr="000C0946">
        <w:tab/>
        <w:t xml:space="preserve">J. Zhong, F.S., </w:t>
      </w:r>
      <w:r w:rsidRPr="000C0946">
        <w:rPr>
          <w:i/>
        </w:rPr>
        <w:t>Automatic heart sound signal analysis with reused multi-scale wavelet transform</w:t>
      </w:r>
      <w:r w:rsidRPr="000C0946">
        <w:t>. 2013, International</w:t>
      </w:r>
    </w:p>
    <w:p w14:paraId="0D92800F" w14:textId="77777777" w:rsidR="00BD7167" w:rsidRPr="000C0946" w:rsidRDefault="00BD7167" w:rsidP="00BD7167">
      <w:pPr>
        <w:pStyle w:val="EndNoteBibliography"/>
      </w:pPr>
      <w:r w:rsidRPr="000C0946">
        <w:t>Journal Of Engineering And Science p. 50-57.</w:t>
      </w:r>
    </w:p>
    <w:p w14:paraId="48476B82" w14:textId="77777777" w:rsidR="00BD7167" w:rsidRPr="000C0946" w:rsidRDefault="00BD7167" w:rsidP="00BD7167">
      <w:pPr>
        <w:pStyle w:val="EndNoteBibliography"/>
        <w:ind w:left="720" w:hanging="720"/>
      </w:pPr>
      <w:r w:rsidRPr="000C0946">
        <w:t>61.</w:t>
      </w:r>
      <w:r w:rsidRPr="000C0946">
        <w:tab/>
        <w:t xml:space="preserve">El-Segaier, M., et al., </w:t>
      </w:r>
      <w:r w:rsidRPr="000C0946">
        <w:rPr>
          <w:i/>
        </w:rPr>
        <w:t>Computer-based detection and analysis of heart sound and murmur.</w:t>
      </w:r>
      <w:r w:rsidRPr="000C0946">
        <w:t xml:space="preserve"> Annals of Biomedical Engineering, 2005. </w:t>
      </w:r>
      <w:r w:rsidRPr="000C0946">
        <w:rPr>
          <w:b/>
        </w:rPr>
        <w:t>33</w:t>
      </w:r>
      <w:r w:rsidRPr="000C0946">
        <w:t>(7): p. 937-942.</w:t>
      </w:r>
    </w:p>
    <w:p w14:paraId="76F42C92" w14:textId="77777777" w:rsidR="00BD7167" w:rsidRPr="000C0946" w:rsidRDefault="00BD7167" w:rsidP="00BD7167">
      <w:pPr>
        <w:pStyle w:val="EndNoteBibliography"/>
        <w:ind w:left="720" w:hanging="720"/>
      </w:pPr>
      <w:r w:rsidRPr="000C0946">
        <w:t>62.</w:t>
      </w:r>
      <w:r w:rsidRPr="000C0946">
        <w:tab/>
        <w:t xml:space="preserve">Wang, X.P., et al. </w:t>
      </w:r>
      <w:r w:rsidRPr="000C0946">
        <w:rPr>
          <w:i/>
        </w:rPr>
        <w:t>Detection of the First and Second Heart Sound Using Heart Sound Energy</w:t>
      </w:r>
      <w:r w:rsidRPr="000C0946">
        <w:t xml:space="preserve">. in </w:t>
      </w:r>
      <w:r w:rsidRPr="000C0946">
        <w:rPr>
          <w:i/>
        </w:rPr>
        <w:t>2nd International Conference on Biomedical Engineering and Informatics (BMEI)</w:t>
      </w:r>
      <w:r w:rsidRPr="000C0946">
        <w:t>. 2009. Tianjin Univ Technol, Tianjin, PEOPLES R CHINA: Ieee.</w:t>
      </w:r>
    </w:p>
    <w:p w14:paraId="105ECEC9" w14:textId="77777777" w:rsidR="00BD7167" w:rsidRPr="000C0946" w:rsidRDefault="00BD7167" w:rsidP="00BD7167">
      <w:pPr>
        <w:pStyle w:val="EndNoteBibliography"/>
        <w:ind w:left="720" w:hanging="720"/>
      </w:pPr>
      <w:r w:rsidRPr="000C0946">
        <w:t>63.</w:t>
      </w:r>
      <w:r w:rsidRPr="000C0946">
        <w:tab/>
        <w:t xml:space="preserve">Messer, S.R., J. Agzarian, and D. Abbott, </w:t>
      </w:r>
      <w:r w:rsidRPr="000C0946">
        <w:rPr>
          <w:i/>
        </w:rPr>
        <w:t>Optimal wavelet denoising for phonocardiograms.</w:t>
      </w:r>
      <w:r w:rsidRPr="000C0946">
        <w:t xml:space="preserve"> Microelectronics Journal, 2001. </w:t>
      </w:r>
      <w:r w:rsidRPr="000C0946">
        <w:rPr>
          <w:b/>
        </w:rPr>
        <w:t>32</w:t>
      </w:r>
      <w:r w:rsidRPr="000C0946">
        <w:t>(12): p. 931-941.</w:t>
      </w:r>
    </w:p>
    <w:p w14:paraId="202F9E4F" w14:textId="77777777" w:rsidR="00BD7167" w:rsidRPr="000C0946" w:rsidRDefault="00BD7167" w:rsidP="00BD7167">
      <w:pPr>
        <w:pStyle w:val="EndNoteBibliography"/>
        <w:ind w:left="720" w:hanging="720"/>
      </w:pPr>
      <w:r w:rsidRPr="000C0946">
        <w:t>64.</w:t>
      </w:r>
      <w:r w:rsidRPr="000C0946">
        <w:tab/>
        <w:t xml:space="preserve">Chen, T.E., et al., </w:t>
      </w:r>
      <w:r w:rsidRPr="000C0946">
        <w:rPr>
          <w:i/>
        </w:rPr>
        <w:t>S1 and S2 Heart Sound Recognition Using Deep Neural Networks.</w:t>
      </w:r>
      <w:r w:rsidRPr="000C0946">
        <w:t xml:space="preserve"> Ieee Transactions on Biomedical Engineering, 2017. </w:t>
      </w:r>
      <w:r w:rsidRPr="000C0946">
        <w:rPr>
          <w:b/>
        </w:rPr>
        <w:t>64</w:t>
      </w:r>
      <w:r w:rsidRPr="000C0946">
        <w:t>(2): p. 372-380.</w:t>
      </w:r>
    </w:p>
    <w:p w14:paraId="5DD8F365" w14:textId="77777777" w:rsidR="00BD7167" w:rsidRPr="000C0946" w:rsidRDefault="00BD7167" w:rsidP="00BD7167">
      <w:pPr>
        <w:pStyle w:val="EndNoteBibliography"/>
        <w:ind w:left="720" w:hanging="720"/>
      </w:pPr>
      <w:r w:rsidRPr="000C0946">
        <w:t>65.</w:t>
      </w:r>
      <w:r w:rsidRPr="000C0946">
        <w:tab/>
        <w:t xml:space="preserve">Debbal, S.M. and F. Bereksi-Reguig, </w:t>
      </w:r>
      <w:r w:rsidRPr="000C0946">
        <w:rPr>
          <w:i/>
        </w:rPr>
        <w:t>Time-frequency analysis of the first and the second heartbeat sounds.</w:t>
      </w:r>
      <w:r w:rsidRPr="000C0946">
        <w:t xml:space="preserve"> Applied Mathematics and Computation, 2007. </w:t>
      </w:r>
      <w:r w:rsidRPr="000C0946">
        <w:rPr>
          <w:b/>
        </w:rPr>
        <w:t>184</w:t>
      </w:r>
      <w:r w:rsidRPr="000C0946">
        <w:t>(2): p. 1041-1052.</w:t>
      </w:r>
    </w:p>
    <w:p w14:paraId="66FE5A75" w14:textId="77777777" w:rsidR="00BD7167" w:rsidRPr="000C0946" w:rsidRDefault="00BD7167" w:rsidP="00BD7167">
      <w:pPr>
        <w:pStyle w:val="EndNoteBibliography"/>
        <w:ind w:left="720" w:hanging="720"/>
      </w:pPr>
      <w:r w:rsidRPr="000C0946">
        <w:t>66.</w:t>
      </w:r>
      <w:r w:rsidRPr="000C0946">
        <w:tab/>
        <w:t xml:space="preserve">Shen, H., Y. Zhu, and K.R. Qin, </w:t>
      </w:r>
      <w:r w:rsidRPr="000C0946">
        <w:rPr>
          <w:i/>
        </w:rPr>
        <w:t>A theoretical computerized study for the electrical conductivity of arterial pulsatile blood flow by an elastic tube model.</w:t>
      </w:r>
      <w:r w:rsidRPr="000C0946">
        <w:t xml:space="preserve"> Medical Engineering &amp; Physics, 2016. </w:t>
      </w:r>
      <w:r w:rsidRPr="000C0946">
        <w:rPr>
          <w:b/>
        </w:rPr>
        <w:t>38</w:t>
      </w:r>
      <w:r w:rsidRPr="000C0946">
        <w:t>(12): p. 1439-1448.</w:t>
      </w:r>
    </w:p>
    <w:p w14:paraId="46E12281" w14:textId="77777777" w:rsidR="00BD7167" w:rsidRPr="000C0946" w:rsidRDefault="00BD7167" w:rsidP="00BD7167">
      <w:pPr>
        <w:pStyle w:val="EndNoteBibliography"/>
        <w:ind w:left="720" w:hanging="720"/>
      </w:pPr>
      <w:r w:rsidRPr="000C0946">
        <w:t>67.</w:t>
      </w:r>
      <w:r w:rsidRPr="000C0946">
        <w:tab/>
        <w:t xml:space="preserve">Seppä, V.-P., </w:t>
      </w:r>
      <w:r w:rsidRPr="000C0946">
        <w:rPr>
          <w:i/>
        </w:rPr>
        <w:t>Development and clinical application of impedance pneumography technique</w:t>
      </w:r>
      <w:r w:rsidRPr="000C0946">
        <w:t>. Tampere University of Techology. Publication. 2014, Tampere: Tampere University of Technology.</w:t>
      </w:r>
    </w:p>
    <w:p w14:paraId="45F58D33" w14:textId="77777777" w:rsidR="00BD7167" w:rsidRPr="000C0946" w:rsidRDefault="00BD7167" w:rsidP="00BD7167">
      <w:pPr>
        <w:pStyle w:val="EndNoteBibliography"/>
        <w:ind w:left="720" w:hanging="720"/>
      </w:pPr>
      <w:r w:rsidRPr="000C0946">
        <w:t>68.</w:t>
      </w:r>
      <w:r w:rsidRPr="000C0946">
        <w:tab/>
        <w:t xml:space="preserve">Jeyhani, V., et al., </w:t>
      </w:r>
      <w:r w:rsidRPr="000C0946">
        <w:rPr>
          <w:i/>
        </w:rPr>
        <w:t>Comparison of simple algorithms for estimating respiration rate from electrical impedance pneumography signals in wearable devices.</w:t>
      </w:r>
      <w:r w:rsidRPr="000C0946">
        <w:t xml:space="preserve"> Health and Technology, 2017. </w:t>
      </w:r>
      <w:r w:rsidRPr="000C0946">
        <w:rPr>
          <w:b/>
        </w:rPr>
        <w:t>7</w:t>
      </w:r>
      <w:r w:rsidRPr="000C0946">
        <w:t>(1): p. 21-31.</w:t>
      </w:r>
    </w:p>
    <w:p w14:paraId="7836AB4D" w14:textId="77777777" w:rsidR="00BD7167" w:rsidRPr="000C0946" w:rsidRDefault="00BD7167" w:rsidP="00BD7167">
      <w:pPr>
        <w:pStyle w:val="EndNoteBibliography"/>
        <w:ind w:left="720" w:hanging="720"/>
      </w:pPr>
      <w:r w:rsidRPr="000C0946">
        <w:t>69.</w:t>
      </w:r>
      <w:r w:rsidRPr="000C0946">
        <w:tab/>
        <w:t xml:space="preserve">Barrett, K.E. and W.F. Ganong, </w:t>
      </w:r>
      <w:r w:rsidRPr="000C0946">
        <w:rPr>
          <w:i/>
        </w:rPr>
        <w:t>Ganong's review of medical physiology</w:t>
      </w:r>
      <w:r w:rsidRPr="000C0946">
        <w:t>. 2012, New York; London: McGraw-Hill Medical ; McGraw-Hill [distributor].</w:t>
      </w:r>
    </w:p>
    <w:p w14:paraId="645697A4" w14:textId="77777777" w:rsidR="00BD7167" w:rsidRPr="000C0946" w:rsidRDefault="00BD7167" w:rsidP="00BD7167">
      <w:pPr>
        <w:pStyle w:val="EndNoteBibliography"/>
        <w:ind w:left="720" w:hanging="720"/>
      </w:pPr>
      <w:r w:rsidRPr="000C0946">
        <w:t>70.</w:t>
      </w:r>
      <w:r w:rsidRPr="000C0946">
        <w:tab/>
        <w:t xml:space="preserve">Hall, J.E. and A.C. Guyton, </w:t>
      </w:r>
      <w:r w:rsidRPr="000C0946">
        <w:rPr>
          <w:i/>
        </w:rPr>
        <w:t>Guyton and Hall textbook of medical physiology</w:t>
      </w:r>
      <w:r w:rsidRPr="000C0946">
        <w:t>. 2011.</w:t>
      </w:r>
    </w:p>
    <w:p w14:paraId="6904535B" w14:textId="77777777" w:rsidR="00BD7167" w:rsidRPr="000C0946" w:rsidRDefault="00BD7167" w:rsidP="00BD7167">
      <w:pPr>
        <w:pStyle w:val="EndNoteBibliography"/>
        <w:ind w:left="720" w:hanging="720"/>
      </w:pPr>
      <w:r w:rsidRPr="000C0946">
        <w:lastRenderedPageBreak/>
        <w:t>71.</w:t>
      </w:r>
      <w:r w:rsidRPr="000C0946">
        <w:tab/>
        <w:t xml:space="preserve">Halamek, J., et al., </w:t>
      </w:r>
      <w:r w:rsidRPr="000C0946">
        <w:rPr>
          <w:i/>
        </w:rPr>
        <w:t>Variability of phase shift between blood pressure and heart rate fluctuations - A marker of short-term circulation control.</w:t>
      </w:r>
      <w:r w:rsidRPr="000C0946">
        <w:t xml:space="preserve"> Circulation, 2003. </w:t>
      </w:r>
      <w:r w:rsidRPr="000C0946">
        <w:rPr>
          <w:b/>
        </w:rPr>
        <w:t>108</w:t>
      </w:r>
      <w:r w:rsidRPr="000C0946">
        <w:t>(3): p. 292-297.</w:t>
      </w:r>
    </w:p>
    <w:p w14:paraId="65FEAFA9" w14:textId="77777777" w:rsidR="00BD7167" w:rsidRPr="000C0946" w:rsidRDefault="00BD7167" w:rsidP="00BD7167">
      <w:pPr>
        <w:pStyle w:val="EndNoteBibliography"/>
        <w:ind w:left="720" w:hanging="720"/>
      </w:pPr>
      <w:r w:rsidRPr="000C0946">
        <w:t>72.</w:t>
      </w:r>
      <w:r w:rsidRPr="000C0946">
        <w:tab/>
        <w:t xml:space="preserve">Willeput, R., C. Rondeux, and A. Detroyer, </w:t>
      </w:r>
      <w:r w:rsidRPr="000C0946">
        <w:rPr>
          <w:i/>
        </w:rPr>
        <w:t>BREATHING AFFECTS VENOUS RETURN FROM LEGS IN HUMANS.</w:t>
      </w:r>
      <w:r w:rsidRPr="000C0946">
        <w:t xml:space="preserve"> Journal of Applied Physiology, 1984. </w:t>
      </w:r>
      <w:r w:rsidRPr="000C0946">
        <w:rPr>
          <w:b/>
        </w:rPr>
        <w:t>57</w:t>
      </w:r>
      <w:r w:rsidRPr="000C0946">
        <w:t>(4): p. 971-976.</w:t>
      </w:r>
    </w:p>
    <w:p w14:paraId="76A5CBEB" w14:textId="77777777" w:rsidR="00BD7167" w:rsidRPr="000C0946" w:rsidRDefault="00BD7167" w:rsidP="00BD7167">
      <w:pPr>
        <w:pStyle w:val="EndNoteBibliography"/>
        <w:ind w:left="720" w:hanging="720"/>
      </w:pPr>
      <w:r w:rsidRPr="000C0946">
        <w:t>73.</w:t>
      </w:r>
      <w:r w:rsidRPr="000C0946">
        <w:tab/>
        <w:t xml:space="preserve">Berrones, B.S.F.A.J., </w:t>
      </w:r>
      <w:r w:rsidRPr="000C0946">
        <w:rPr>
          <w:i/>
        </w:rPr>
        <w:t>Arterial Stiffness</w:t>
      </w:r>
      <w:r w:rsidRPr="000C0946">
        <w:t>. 2015: Springer, Cham.</w:t>
      </w:r>
    </w:p>
    <w:p w14:paraId="518CFB4B" w14:textId="77777777" w:rsidR="00BD7167" w:rsidRPr="000C0946" w:rsidRDefault="00BD7167" w:rsidP="00BD7167">
      <w:pPr>
        <w:pStyle w:val="EndNoteBibliography"/>
        <w:ind w:left="720" w:hanging="720"/>
      </w:pPr>
      <w:r w:rsidRPr="000C0946">
        <w:t>74.</w:t>
      </w:r>
      <w:r w:rsidRPr="000C0946">
        <w:tab/>
        <w:t xml:space="preserve">Starc, V., </w:t>
      </w:r>
      <w:r w:rsidRPr="000C0946">
        <w:rPr>
          <w:i/>
        </w:rPr>
        <w:t>Effects of Myogenic and Metabolic Mechanisms on the Autoregulation of Blood Flow Through Muscle Tissue: A Mathematical Model Study.</w:t>
      </w:r>
      <w:r w:rsidRPr="000C0946">
        <w:t xml:space="preserve"> Cardiovascular Engineering: An International Journal, 2004. </w:t>
      </w:r>
      <w:r w:rsidRPr="000C0946">
        <w:rPr>
          <w:b/>
        </w:rPr>
        <w:t>4</w:t>
      </w:r>
      <w:r w:rsidRPr="000C0946">
        <w:t>(1): p. 81-88.</w:t>
      </w:r>
    </w:p>
    <w:p w14:paraId="28914F14" w14:textId="77777777" w:rsidR="00BD7167" w:rsidRPr="000C0946" w:rsidRDefault="00BD7167" w:rsidP="00BD7167">
      <w:pPr>
        <w:pStyle w:val="EndNoteBibliography"/>
        <w:ind w:left="720" w:hanging="720"/>
      </w:pPr>
      <w:r w:rsidRPr="000C0946">
        <w:t>75.</w:t>
      </w:r>
      <w:r w:rsidRPr="000C0946">
        <w:tab/>
        <w:t xml:space="preserve">Udovicic, M., et al., </w:t>
      </w:r>
      <w:r w:rsidRPr="000C0946">
        <w:rPr>
          <w:i/>
        </w:rPr>
        <w:t>What we need to know when calculating the coefficient of correlation?</w:t>
      </w:r>
      <w:r w:rsidRPr="000C0946">
        <w:t xml:space="preserve"> Biochemia Medica, 2007. </w:t>
      </w:r>
      <w:r w:rsidRPr="000C0946">
        <w:rPr>
          <w:b/>
        </w:rPr>
        <w:t>17</w:t>
      </w:r>
      <w:r w:rsidRPr="000C0946">
        <w:t>(1): p. 10-15.</w:t>
      </w:r>
    </w:p>
    <w:p w14:paraId="69937C25" w14:textId="77777777" w:rsidR="00BD7167" w:rsidRPr="000C0946" w:rsidRDefault="00BD7167" w:rsidP="00BD7167">
      <w:pPr>
        <w:pStyle w:val="EndNoteBibliography"/>
        <w:ind w:left="720" w:hanging="720"/>
      </w:pPr>
      <w:r w:rsidRPr="000C0946">
        <w:t>76.</w:t>
      </w:r>
      <w:r w:rsidRPr="000C0946">
        <w:tab/>
        <w:t xml:space="preserve">Giavarina, D., </w:t>
      </w:r>
      <w:r w:rsidRPr="000C0946">
        <w:rPr>
          <w:i/>
        </w:rPr>
        <w:t>Understanding Bland Altman analysis.</w:t>
      </w:r>
      <w:r w:rsidRPr="000C0946">
        <w:t xml:space="preserve"> Biochemia Medica, 2015. </w:t>
      </w:r>
      <w:r w:rsidRPr="000C0946">
        <w:rPr>
          <w:b/>
        </w:rPr>
        <w:t>25</w:t>
      </w:r>
      <w:r w:rsidRPr="000C0946">
        <w:t>(2): p. 141-151.</w:t>
      </w:r>
    </w:p>
    <w:p w14:paraId="5A0E7507" w14:textId="77777777" w:rsidR="00BD7167" w:rsidRPr="000C0946" w:rsidRDefault="00BD7167" w:rsidP="00BD7167">
      <w:pPr>
        <w:pStyle w:val="EndNoteBibliography"/>
        <w:ind w:left="720" w:hanging="720"/>
        <w:rPr>
          <w:i/>
        </w:rPr>
      </w:pPr>
      <w:r w:rsidRPr="000C0946">
        <w:t>77.</w:t>
      </w:r>
      <w:r w:rsidRPr="000C0946">
        <w:tab/>
        <w:t xml:space="preserve">Swain DP, L.B., </w:t>
      </w:r>
      <w:r w:rsidRPr="000C0946">
        <w:rPr>
          <w:i/>
        </w:rPr>
        <w:t>Exercise prescription.</w:t>
      </w:r>
    </w:p>
    <w:p w14:paraId="77AC625C" w14:textId="77777777" w:rsidR="00BD7167" w:rsidRPr="000C0946" w:rsidRDefault="00BD7167" w:rsidP="00BD7167">
      <w:pPr>
        <w:pStyle w:val="EndNoteBibliography"/>
        <w:rPr>
          <w:i/>
        </w:rPr>
      </w:pPr>
      <w:r w:rsidRPr="000C0946">
        <w:rPr>
          <w:i/>
        </w:rPr>
        <w:t>A case Study Approach to the ACSM</w:t>
      </w:r>
    </w:p>
    <w:p w14:paraId="2B4654F1" w14:textId="77777777" w:rsidR="00BD7167" w:rsidRPr="000C0946" w:rsidRDefault="00BD7167" w:rsidP="00BD7167">
      <w:pPr>
        <w:pStyle w:val="EndNoteBibliography"/>
      </w:pPr>
      <w:r w:rsidRPr="000C0946">
        <w:rPr>
          <w:i/>
        </w:rPr>
        <w:t>Guidelines.</w:t>
      </w:r>
      <w:r w:rsidRPr="000C0946">
        <w:t>, ed. n. edition. 2007: Human Kinetics.</w:t>
      </w:r>
    </w:p>
    <w:p w14:paraId="44355C38" w14:textId="77777777" w:rsidR="00BD7167" w:rsidRPr="000C0946" w:rsidRDefault="00BD7167" w:rsidP="00BD7167">
      <w:pPr>
        <w:pStyle w:val="EndNoteBibliography"/>
        <w:ind w:left="720" w:hanging="720"/>
      </w:pPr>
      <w:r w:rsidRPr="000C0946">
        <w:t>78.</w:t>
      </w:r>
      <w:r w:rsidRPr="000C0946">
        <w:tab/>
        <w:t xml:space="preserve">Higginbotham, M.B., et al., </w:t>
      </w:r>
      <w:r w:rsidRPr="000C0946">
        <w:rPr>
          <w:i/>
        </w:rPr>
        <w:t>REGULATION OF STROKE VOLUME DURING SUBMAXIMAL AND MAXIMAL UPRIGHT EXERCISE IN NORMAL MAN.</w:t>
      </w:r>
      <w:r w:rsidRPr="000C0946">
        <w:t xml:space="preserve"> Circulation Research, 1986. </w:t>
      </w:r>
      <w:r w:rsidRPr="000C0946">
        <w:rPr>
          <w:b/>
        </w:rPr>
        <w:t>58</w:t>
      </w:r>
      <w:r w:rsidRPr="000C0946">
        <w:t>(2): p. 281-291.</w:t>
      </w:r>
    </w:p>
    <w:p w14:paraId="4E1FB2CD" w14:textId="77777777" w:rsidR="00BD7167" w:rsidRPr="000C0946" w:rsidRDefault="00BD7167" w:rsidP="00BD7167">
      <w:pPr>
        <w:pStyle w:val="EndNoteBibliography"/>
        <w:ind w:left="720" w:hanging="720"/>
      </w:pPr>
      <w:r w:rsidRPr="000C0946">
        <w:t>79.</w:t>
      </w:r>
      <w:r w:rsidRPr="000C0946">
        <w:tab/>
        <w:t xml:space="preserve">Kitzman, D.W., et al., </w:t>
      </w:r>
      <w:r w:rsidRPr="000C0946">
        <w:rPr>
          <w:i/>
        </w:rPr>
        <w:t>EXERCISE INTOLERANCE IN PATIENTS WITH HEART-FAILURE AND PRESERVED LEFT-VENTRICULAR SYSTOLIC FUNCTION - FAILURE OF THE FRANK-STARLING MECHANISM.</w:t>
      </w:r>
      <w:r w:rsidRPr="000C0946">
        <w:t xml:space="preserve"> Journal of the American College of Cardiology, 1991. </w:t>
      </w:r>
      <w:r w:rsidRPr="000C0946">
        <w:rPr>
          <w:b/>
        </w:rPr>
        <w:t>17</w:t>
      </w:r>
      <w:r w:rsidRPr="000C0946">
        <w:t>(5): p. 1065-1072.</w:t>
      </w:r>
    </w:p>
    <w:p w14:paraId="311B2FE0" w14:textId="77777777" w:rsidR="00BD7167" w:rsidRPr="000C0946" w:rsidRDefault="00BD7167" w:rsidP="00BD7167">
      <w:pPr>
        <w:pStyle w:val="EndNoteBibliography"/>
        <w:ind w:left="720" w:hanging="720"/>
      </w:pPr>
      <w:r w:rsidRPr="000C0946">
        <w:t>80.</w:t>
      </w:r>
      <w:r w:rsidRPr="000C0946">
        <w:tab/>
        <w:t xml:space="preserve">Rodeheffer, R.J., et al., </w:t>
      </w:r>
      <w:r w:rsidRPr="000C0946">
        <w:rPr>
          <w:i/>
        </w:rPr>
        <w:t>EXERCISE CARDIAC-OUTPUT IS MAINTAINED WITH ADVANCING AGE IN HEALTHY-HUMAN SUBJECTS - CARDIAC DILATATION AND INCREASED STROKE VOLUME COMPENSATE FOR A DIMINISHED HEART-RATE.</w:t>
      </w:r>
      <w:r w:rsidRPr="000C0946">
        <w:t xml:space="preserve"> Circulation, 1984. </w:t>
      </w:r>
      <w:r w:rsidRPr="000C0946">
        <w:rPr>
          <w:b/>
        </w:rPr>
        <w:t>69</w:t>
      </w:r>
      <w:r w:rsidRPr="000C0946">
        <w:t>(2): p. 203-213.</w:t>
      </w:r>
    </w:p>
    <w:p w14:paraId="7B087033" w14:textId="77777777" w:rsidR="00BD7167" w:rsidRPr="000C0946" w:rsidRDefault="00BD7167" w:rsidP="00BD7167">
      <w:pPr>
        <w:pStyle w:val="EndNoteBibliography"/>
        <w:ind w:left="720" w:hanging="720"/>
      </w:pPr>
      <w:r w:rsidRPr="000C0946">
        <w:t>81.</w:t>
      </w:r>
      <w:r w:rsidRPr="000C0946">
        <w:tab/>
        <w:t xml:space="preserve">Haykowsky, M.J., et al., </w:t>
      </w:r>
      <w:r w:rsidRPr="000C0946">
        <w:rPr>
          <w:i/>
        </w:rPr>
        <w:t>Determinants of Exercise Intolerance in Elderly Heart Failure Patients With Preserved Ejection Fraction.</w:t>
      </w:r>
      <w:r w:rsidRPr="000C0946">
        <w:t xml:space="preserve"> Journal of the American College of Cardiology, 2011. </w:t>
      </w:r>
      <w:r w:rsidRPr="000C0946">
        <w:rPr>
          <w:b/>
        </w:rPr>
        <w:t>58</w:t>
      </w:r>
      <w:r w:rsidRPr="000C0946">
        <w:t>(3): p. 265-274.</w:t>
      </w:r>
    </w:p>
    <w:p w14:paraId="0DC54DD7" w14:textId="77777777" w:rsidR="00BD7167" w:rsidRPr="000C0946" w:rsidRDefault="00BD7167" w:rsidP="00BD7167">
      <w:pPr>
        <w:pStyle w:val="EndNoteBibliography"/>
        <w:ind w:left="720" w:hanging="720"/>
      </w:pPr>
      <w:r w:rsidRPr="000C0946">
        <w:t>82.</w:t>
      </w:r>
      <w:r w:rsidRPr="000C0946">
        <w:tab/>
        <w:t xml:space="preserve">Meluzín, et al., </w:t>
      </w:r>
      <w:r w:rsidRPr="000C0946">
        <w:rPr>
          <w:i/>
        </w:rPr>
        <w:t>The magnitude and course of exercise-induced stroke volume changes determine the exercise tolerance in heart transplant recipients with heart failure and normal ejection fraction</w:t>
      </w:r>
      <w:r w:rsidRPr="000C0946">
        <w:t>. 2014, Experimental and Clinical Cardiology p. 674-687.</w:t>
      </w:r>
    </w:p>
    <w:p w14:paraId="6547E794" w14:textId="77777777" w:rsidR="00BD7167" w:rsidRPr="00630043" w:rsidRDefault="00BD7167" w:rsidP="00BD7167">
      <w:pPr>
        <w:pStyle w:val="literatura"/>
        <w:rPr>
          <w:color w:val="000000" w:themeColor="text1"/>
          <w:lang w:val="sk-SK"/>
        </w:rPr>
      </w:pPr>
      <w:r w:rsidRPr="00B66FCC">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336" w:name="_Toc510268165"/>
      <w:bookmarkStart w:id="337" w:name="_Toc516828051"/>
      <w:r w:rsidRPr="00630043">
        <w:lastRenderedPageBreak/>
        <w:t>ZOZNAM SYMBOLOV, VELIČÍN A SKRATIEK</w:t>
      </w:r>
      <w:bookmarkEnd w:id="336"/>
      <w:bookmarkEnd w:id="337"/>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77777777" w:rsidR="00BD7167" w:rsidRPr="00630043" w:rsidRDefault="00BD7167" w:rsidP="00BD7167">
      <w:r w:rsidRPr="00630043">
        <w:t>HR</w:t>
      </w:r>
      <w:r w:rsidRPr="00630043">
        <w:tab/>
      </w:r>
      <w:r w:rsidRPr="00630043">
        <w:tab/>
      </w:r>
      <w:r w:rsidRPr="00630043">
        <w:tab/>
        <w:t>srdečn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77777777" w:rsidR="00BD7167" w:rsidRPr="00630043" w:rsidRDefault="00BD7167" w:rsidP="00BD7167">
      <w:r w:rsidRPr="00630043">
        <w:t>S1</w:t>
      </w:r>
      <w:r w:rsidRPr="00630043">
        <w:tab/>
      </w:r>
      <w:r w:rsidRPr="00630043">
        <w:tab/>
      </w:r>
      <w:r w:rsidRPr="00630043">
        <w:tab/>
        <w:t>1. srdečný zvuk</w:t>
      </w:r>
    </w:p>
    <w:p w14:paraId="60B4AB97" w14:textId="77777777" w:rsidR="00BD7167" w:rsidRDefault="00BD7167" w:rsidP="00BD7167">
      <w:r w:rsidRPr="00630043">
        <w:t>S2</w:t>
      </w:r>
      <w:r w:rsidRPr="00630043">
        <w:tab/>
      </w:r>
      <w:r w:rsidRPr="00630043">
        <w:tab/>
      </w:r>
      <w:r w:rsidRPr="00630043">
        <w:tab/>
        <w:t>2. srdečný zvuk</w:t>
      </w:r>
    </w:p>
    <w:p w14:paraId="0E27B832" w14:textId="77777777" w:rsidR="00A37FEB" w:rsidRPr="00630043" w:rsidRDefault="00A37FEB" w:rsidP="00BD7167">
      <w:r>
        <w:t>S1S2</w:t>
      </w:r>
      <w:r>
        <w:tab/>
      </w:r>
      <w:r>
        <w:tab/>
      </w:r>
      <w:r>
        <w:tab/>
        <w:t>Interval medzi prvý a druhým srdečn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avel Jurak" w:date="2018-06-01T11:48:00Z" w:initials="PJ">
    <w:p w14:paraId="1F19B2EA" w14:textId="77777777" w:rsidR="00A37FEB" w:rsidRDefault="00A37FEB" w:rsidP="00BD7167">
      <w:pPr>
        <w:pStyle w:val="Textkomentra"/>
      </w:pPr>
      <w:r>
        <w:rPr>
          <w:rStyle w:val="Odkaznakomentr"/>
        </w:rPr>
        <w:annotationRef/>
      </w:r>
      <w:r>
        <w:t>Doporučuji udělat abstrakt strukturovaně. Současný stav-metody-výsledky-závěr</w:t>
      </w:r>
    </w:p>
  </w:comment>
  <w:comment w:id="8" w:author="Pavel Jurak [2]" w:date="2018-05-30T17:07:00Z" w:initials="PJ">
    <w:p w14:paraId="37F17022" w14:textId="77777777" w:rsidR="00A37FEB" w:rsidRDefault="00A37FEB" w:rsidP="00BD7167">
      <w:pPr>
        <w:pStyle w:val="Textkomentra"/>
      </w:pPr>
      <w:r>
        <w:rPr>
          <w:rStyle w:val="Odkaznakomentr"/>
        </w:rPr>
        <w:annotationRef/>
      </w:r>
      <w:r>
        <w:t xml:space="preserve">Limitací metody je … </w:t>
      </w:r>
    </w:p>
  </w:comment>
  <w:comment w:id="9" w:author="Pavel Jurak [2]" w:date="2018-05-30T17:08:00Z" w:initials="PJ">
    <w:p w14:paraId="446799E0" w14:textId="77777777" w:rsidR="00A37FEB" w:rsidRDefault="00A37FEB" w:rsidP="00BD7167">
      <w:pPr>
        <w:pStyle w:val="Textkomentra"/>
      </w:pPr>
      <w:r>
        <w:rPr>
          <w:rStyle w:val="Odkaznakomentr"/>
        </w:rPr>
        <w:annotationRef/>
      </w:r>
      <w:r>
        <w:t>Není to ani tak nedostatkem znalostí ale samotným principem metody.</w:t>
      </w:r>
    </w:p>
  </w:comment>
  <w:comment w:id="10" w:author="Pavel Jurak" w:date="2018-05-31T15:47:00Z" w:initials="PJ">
    <w:p w14:paraId="5586F1D4" w14:textId="77777777" w:rsidR="00A37FEB" w:rsidRDefault="00A37FEB" w:rsidP="00BD7167">
      <w:pPr>
        <w:pStyle w:val="Textkomentra"/>
      </w:pPr>
      <w:r>
        <w:rPr>
          <w:rStyle w:val="Odkaznakomentr"/>
        </w:rPr>
        <w:annotationRef/>
      </w:r>
      <w:r>
        <w:t xml:space="preserve">Práce by neměla přinášet nové informace, ale představuje nové metody, které </w:t>
      </w:r>
    </w:p>
  </w:comment>
  <w:comment w:id="25" w:author="Pavel Jurak" w:date="2018-04-16T09:33:00Z" w:initials="PJ">
    <w:p w14:paraId="34F8287C" w14:textId="77777777" w:rsidR="00A37FEB" w:rsidRDefault="00A37FEB" w:rsidP="00BD7167">
      <w:pPr>
        <w:pStyle w:val="Textkomentra"/>
      </w:pPr>
      <w:r>
        <w:rPr>
          <w:rStyle w:val="Odkaznakomentr"/>
        </w:rPr>
        <w:annotationRef/>
      </w:r>
      <w:r>
        <w:t>Přestože je IC známá metodika (od roku XXXX), její využití v klinické praxi je omezené, především proto, že  ….</w:t>
      </w:r>
    </w:p>
  </w:comment>
  <w:comment w:id="53" w:author="Pavel Jurak [2]" w:date="2018-05-30T17:17:00Z" w:initials="PJ">
    <w:p w14:paraId="2F35E80D" w14:textId="77777777" w:rsidR="00A37FEB" w:rsidRDefault="00A37FEB" w:rsidP="00BD7167">
      <w:pPr>
        <w:pStyle w:val="Textkomentra"/>
      </w:pPr>
      <w:r>
        <w:rPr>
          <w:rStyle w:val="Odkaznakomentr"/>
        </w:rPr>
        <w:annotationRef/>
      </w:r>
      <w:r>
        <w:t>Bylo by zajímavé toto porovnat s tvarem impedanční křivky v hrudníku a karotidě</w:t>
      </w:r>
    </w:p>
  </w:comment>
  <w:comment w:id="75" w:author="Pavel Jurak" w:date="2018-04-21T21:54:00Z" w:initials="PJ">
    <w:p w14:paraId="42140DBE" w14:textId="77777777" w:rsidR="00A37FEB" w:rsidRDefault="00A37FEB" w:rsidP="00BD7167">
      <w:pPr>
        <w:pStyle w:val="Textkomentra"/>
      </w:pPr>
      <w:r>
        <w:rPr>
          <w:rStyle w:val="Odkaznakomentr"/>
        </w:rPr>
        <w:annotationRef/>
      </w:r>
      <w:r>
        <w:t>pokud je obrázek převzatý - citace</w:t>
      </w:r>
    </w:p>
  </w:comment>
  <w:comment w:id="77" w:author="Pavel Jurak" w:date="2018-04-21T21:59:00Z" w:initials="PJ">
    <w:p w14:paraId="166015C1" w14:textId="77777777" w:rsidR="00A37FEB" w:rsidRDefault="00A37FEB" w:rsidP="00BD7167">
      <w:pPr>
        <w:pStyle w:val="Textkomentra"/>
      </w:pPr>
      <w:r>
        <w:rPr>
          <w:rStyle w:val="Odkaznakomentr"/>
        </w:rPr>
        <w:annotationRef/>
      </w:r>
      <w:r>
        <w:t>už bylo zmíněno dříve</w:t>
      </w:r>
    </w:p>
  </w:comment>
  <w:comment w:id="97" w:author="Pavel Jurak" w:date="2018-04-22T18:56:00Z" w:initials="PJ">
    <w:p w14:paraId="7F2F5DE2" w14:textId="77777777" w:rsidR="00A37FEB" w:rsidRDefault="00A37FEB" w:rsidP="00BD7167">
      <w:pPr>
        <w:pStyle w:val="Textkomentra"/>
      </w:pPr>
      <w:r>
        <w:rPr>
          <w:rStyle w:val="Odkaznakomentr"/>
        </w:rPr>
        <w:annotationRef/>
      </w:r>
      <w:r>
        <w:t>minulý čas</w:t>
      </w:r>
    </w:p>
  </w:comment>
  <w:comment w:id="108" w:author="Pavel Jurak" w:date="2018-04-22T19:18:00Z" w:initials="PJ">
    <w:p w14:paraId="57319FF6" w14:textId="77777777" w:rsidR="00A37FEB" w:rsidRDefault="00A37FEB" w:rsidP="00BD7167">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5D279C2" w14:textId="77777777" w:rsidR="00A37FEB" w:rsidRDefault="00A37FEB" w:rsidP="00BD7167">
      <w:pPr>
        <w:pStyle w:val="Textkomentra"/>
      </w:pPr>
    </w:p>
    <w:p w14:paraId="1695D5B4" w14:textId="77777777" w:rsidR="00A37FEB" w:rsidRPr="00AE429E" w:rsidRDefault="00A37FEB" w:rsidP="00BD7167">
      <w:pPr>
        <w:pStyle w:val="Textkomentra"/>
      </w:pPr>
      <w:r>
        <w:t>Doplněno: Mělo by to být součet jak maximálního zrychlení krve tak i maximální rychlosti změny objemu arterie</w:t>
      </w:r>
    </w:p>
  </w:comment>
  <w:comment w:id="112" w:author="Pavel Jurak" w:date="2018-04-22T19:33:00Z" w:initials="PJ">
    <w:p w14:paraId="0D342626" w14:textId="77777777" w:rsidR="00A37FEB" w:rsidRDefault="00A37FEB" w:rsidP="00BD7167">
      <w:pPr>
        <w:pStyle w:val="Textkomentra"/>
      </w:pPr>
      <w:r>
        <w:rPr>
          <w:rStyle w:val="Odkaznakomentr"/>
        </w:rPr>
        <w:annotationRef/>
      </w:r>
      <w:r>
        <w:t>nezávisí náhodou Z0 na množství tuky ?</w:t>
      </w:r>
    </w:p>
  </w:comment>
  <w:comment w:id="120" w:author="Pavel Jurak" w:date="2018-04-23T20:38:00Z" w:initials="PJ">
    <w:p w14:paraId="24A8256C" w14:textId="77777777" w:rsidR="00A37FEB" w:rsidRDefault="00A37FEB" w:rsidP="00BD7167">
      <w:pPr>
        <w:pStyle w:val="Textkomentra"/>
      </w:pPr>
      <w:r>
        <w:rPr>
          <w:rStyle w:val="Odkaznakomentr"/>
        </w:rPr>
        <w:annotationRef/>
      </w:r>
      <w:r>
        <w:t>Doplnit citace jiných článku a diskutovat</w:t>
      </w:r>
    </w:p>
  </w:comment>
  <w:comment w:id="121" w:author="Pavel Jurak" w:date="2018-04-23T20:38:00Z" w:initials="PJ">
    <w:p w14:paraId="61B05AC0" w14:textId="77777777" w:rsidR="00A37FEB" w:rsidRDefault="00A37FEB" w:rsidP="00BD7167">
      <w:pPr>
        <w:pStyle w:val="Textkomentra"/>
      </w:pPr>
      <w:r>
        <w:rPr>
          <w:rStyle w:val="Odkaznakomentr"/>
        </w:rPr>
        <w:annotationRef/>
      </w:r>
      <w:r>
        <w:t>Doplnit citace jiných článku a diskutovat</w:t>
      </w:r>
    </w:p>
  </w:comment>
  <w:comment w:id="123" w:author="Pavel Jurak" w:date="2018-04-22T21:07:00Z" w:initials="PJ">
    <w:p w14:paraId="459672A2" w14:textId="77777777" w:rsidR="00A37FEB" w:rsidRDefault="00A37FEB" w:rsidP="00BD7167">
      <w:pPr>
        <w:pStyle w:val="Textkomentra"/>
      </w:pPr>
      <w:r>
        <w:rPr>
          <w:rStyle w:val="Odkaznakomentr"/>
        </w:rPr>
        <w:annotationRef/>
      </w:r>
      <w:r>
        <w:t>v názvu odstavce rozepsat</w:t>
      </w:r>
    </w:p>
  </w:comment>
  <w:comment w:id="126" w:author="Pavel Jurak" w:date="2018-04-22T19:42:00Z" w:initials="PJ">
    <w:p w14:paraId="37B8867F" w14:textId="77777777" w:rsidR="00A37FEB" w:rsidRDefault="00A37FEB" w:rsidP="00BD7167">
      <w:pPr>
        <w:pStyle w:val="Textkomentra"/>
      </w:pPr>
      <w:r>
        <w:rPr>
          <w:rStyle w:val="Odkaznakomentr"/>
        </w:rPr>
        <w:annotationRef/>
      </w:r>
      <w:r>
        <w:t>čas mezi uzavření mitrální chlopně a otevřením aortální je delší</w:t>
      </w:r>
    </w:p>
  </w:comment>
  <w:comment w:id="144" w:author="Pavel Jurak" w:date="2018-04-22T22:09:00Z" w:initials="PJ">
    <w:p w14:paraId="3D0C8137" w14:textId="77777777" w:rsidR="00A37FEB" w:rsidRDefault="00A37FEB" w:rsidP="00BD7167">
      <w:pPr>
        <w:pStyle w:val="Textkomentra"/>
      </w:pPr>
      <w:r>
        <w:rPr>
          <w:rStyle w:val="Odkaznakomentr"/>
        </w:rPr>
        <w:annotationRef/>
      </w:r>
      <w:r>
        <w:t>Popis skupiny dobrovolníků bych dal před srdeční zvuky, stejně tak měřící protokol</w:t>
      </w:r>
    </w:p>
    <w:p w14:paraId="23C5F4F9" w14:textId="77777777" w:rsidR="00A37FEB" w:rsidRDefault="00A37FEB" w:rsidP="00BD7167">
      <w:pPr>
        <w:pStyle w:val="Textkomentra"/>
      </w:pPr>
    </w:p>
  </w:comment>
  <w:comment w:id="152" w:author="Pavel Jurak" w:date="2018-04-22T22:11:00Z" w:initials="PJ">
    <w:p w14:paraId="7C53ADB3" w14:textId="77777777" w:rsidR="00A37FEB" w:rsidRDefault="00A37FEB" w:rsidP="00BD7167">
      <w:pPr>
        <w:pStyle w:val="Textkomentra"/>
      </w:pPr>
      <w:r>
        <w:rPr>
          <w:rStyle w:val="Odkaznakomentr"/>
        </w:rPr>
        <w:annotationRef/>
      </w:r>
      <w:r>
        <w:t>Zde by měl být popis měřených signálů</w:t>
      </w:r>
    </w:p>
  </w:comment>
  <w:comment w:id="157" w:author="Pavel Jurak [2]" w:date="2018-05-30T18:29:00Z" w:initials="PJ">
    <w:p w14:paraId="313BA38A" w14:textId="77777777" w:rsidR="00A37FEB" w:rsidRDefault="00A37FEB" w:rsidP="00BD7167">
      <w:pPr>
        <w:pStyle w:val="Textkomentra"/>
      </w:pPr>
      <w:r>
        <w:rPr>
          <w:rStyle w:val="Odkaznakomentr"/>
        </w:rPr>
        <w:annotationRef/>
      </w:r>
      <w:r>
        <w:t>Obrázek přesunout do následující kapitoly</w:t>
      </w:r>
    </w:p>
  </w:comment>
  <w:comment w:id="159" w:author="Pavel Jurak" w:date="2018-04-22T21:20:00Z" w:initials="PJ">
    <w:p w14:paraId="57FDB42E" w14:textId="77777777" w:rsidR="00A37FEB" w:rsidRDefault="00A37FEB" w:rsidP="00BD7167">
      <w:pPr>
        <w:pStyle w:val="Textkomentra"/>
      </w:pPr>
      <w:r>
        <w:rPr>
          <w:rStyle w:val="Odkaznakomentr"/>
        </w:rPr>
        <w:annotationRef/>
      </w:r>
      <w:r>
        <w:t>Není třeba MBM popisovat tak podrobně, trochu zredukovat a spíše odkázat na citaci</w:t>
      </w:r>
    </w:p>
  </w:comment>
  <w:comment w:id="166" w:author="Pavel Jurak [2]" w:date="2018-05-30T18:34:00Z" w:initials="PJ">
    <w:p w14:paraId="3AF63AC1" w14:textId="77777777" w:rsidR="00A37FEB" w:rsidRDefault="00A37FEB" w:rsidP="00BD7167">
      <w:pPr>
        <w:pStyle w:val="Textkomentra"/>
      </w:pPr>
      <w:r>
        <w:rPr>
          <w:rStyle w:val="Odkaznakomentr"/>
        </w:rPr>
        <w:annotationRef/>
      </w:r>
      <w:r>
        <w:t>Poměr signál šum by se měl kvantifikovat a definovat numerické rozhodovací kritérium. Obrázky nestačí</w:t>
      </w:r>
    </w:p>
  </w:comment>
  <w:comment w:id="175" w:author="Pavel Jurak [2]" w:date="2018-05-30T18:33:00Z" w:initials="PJ">
    <w:p w14:paraId="1338C320" w14:textId="77777777" w:rsidR="00A37FEB" w:rsidRDefault="00A37FEB" w:rsidP="00BD7167">
      <w:pPr>
        <w:pStyle w:val="Textkomentra"/>
      </w:pPr>
      <w:r>
        <w:rPr>
          <w:rStyle w:val="Odkaznakomentr"/>
        </w:rPr>
        <w:annotationRef/>
      </w:r>
      <w:r>
        <w:t>Ukázat taky, jak vypadá pěkný signál</w:t>
      </w:r>
    </w:p>
  </w:comment>
  <w:comment w:id="176" w:author="Pavel Jurak" w:date="2018-04-22T22:14:00Z" w:initials="PJ">
    <w:p w14:paraId="03A26145" w14:textId="77777777" w:rsidR="00A37FEB" w:rsidRDefault="00A37FEB" w:rsidP="00BD7167">
      <w:pPr>
        <w:pStyle w:val="Textkomentra"/>
      </w:pPr>
      <w:r>
        <w:rPr>
          <w:rStyle w:val="Odkaznakomentr"/>
        </w:rPr>
        <w:annotationRef/>
      </w:r>
      <w:r>
        <w:t>Jak upravený ?</w:t>
      </w:r>
    </w:p>
  </w:comment>
  <w:comment w:id="179" w:author="Pavel Jurak" w:date="2018-04-22T21:40:00Z" w:initials="PJ">
    <w:p w14:paraId="077A41DA" w14:textId="77777777" w:rsidR="00A37FEB" w:rsidRDefault="00A37FEB" w:rsidP="00BD7167">
      <w:pPr>
        <w:pStyle w:val="Textkomentra"/>
      </w:pPr>
      <w:r>
        <w:rPr>
          <w:rStyle w:val="Odkaznakomentr"/>
        </w:rPr>
        <w:annotationRef/>
      </w:r>
      <w:r>
        <w:t>rozepsat</w:t>
      </w:r>
    </w:p>
  </w:comment>
  <w:comment w:id="186" w:author="Pavel Jurak" w:date="2018-04-22T21:41:00Z" w:initials="PJ">
    <w:p w14:paraId="783CFAFE" w14:textId="77777777" w:rsidR="00A37FEB" w:rsidRDefault="00A37FEB" w:rsidP="00BD7167">
      <w:pPr>
        <w:pStyle w:val="Textkomentra"/>
      </w:pPr>
      <w:r>
        <w:rPr>
          <w:rStyle w:val="Odkaznakomentr"/>
        </w:rPr>
        <w:annotationRef/>
      </w:r>
      <w:r>
        <w:t>experiment testuje a stanovuje</w:t>
      </w:r>
    </w:p>
  </w:comment>
  <w:comment w:id="187" w:author="Pavel Jurak" w:date="2018-04-22T21:43:00Z" w:initials="PJ">
    <w:p w14:paraId="5675E852" w14:textId="77777777" w:rsidR="00A37FEB" w:rsidRDefault="00A37FEB" w:rsidP="00BD7167">
      <w:pPr>
        <w:pStyle w:val="Textkomentra"/>
      </w:pPr>
      <w:r>
        <w:rPr>
          <w:rStyle w:val="Odkaznakomentr"/>
        </w:rPr>
        <w:annotationRef/>
      </w:r>
      <w:r>
        <w:t>rozepsat v bodech</w:t>
      </w:r>
    </w:p>
  </w:comment>
  <w:comment w:id="206" w:author="Pavel Jurak" w:date="2018-05-31T09:00:00Z" w:initials="PJ">
    <w:p w14:paraId="045E69FC" w14:textId="77777777" w:rsidR="00A37FEB" w:rsidRDefault="00A37FEB" w:rsidP="00BD7167">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207" w:author="Pavel Jurak" w:date="2018-05-31T09:03:00Z" w:initials="PJ">
    <w:p w14:paraId="35149402" w14:textId="77777777" w:rsidR="00A37FEB" w:rsidRDefault="00A37FEB" w:rsidP="00BD7167">
      <w:pPr>
        <w:pStyle w:val="Textkomentra"/>
      </w:pPr>
      <w:r>
        <w:rPr>
          <w:rStyle w:val="Odkaznakomentr"/>
        </w:rPr>
        <w:annotationRef/>
      </w:r>
      <w:r>
        <w:t>Rozepsat v obrázku, co je R-S1</w:t>
      </w:r>
    </w:p>
  </w:comment>
  <w:comment w:id="214" w:author="Pavel Jurak" w:date="2018-04-22T21:55:00Z" w:initials="PJ">
    <w:p w14:paraId="717ED1B0" w14:textId="77777777" w:rsidR="00A37FEB" w:rsidRDefault="00A37FEB" w:rsidP="00BD7167">
      <w:pPr>
        <w:pStyle w:val="Textkomentra"/>
      </w:pPr>
      <w:r>
        <w:rPr>
          <w:rStyle w:val="Odkaznakomentr"/>
        </w:rPr>
        <w:annotationRef/>
      </w:r>
      <w:r>
        <w:t>Maximální korelace ?</w:t>
      </w:r>
    </w:p>
  </w:comment>
  <w:comment w:id="224" w:author="Pavel Jurak" w:date="2018-04-22T22:02:00Z" w:initials="PJ">
    <w:p w14:paraId="293F3949" w14:textId="77777777" w:rsidR="00A37FEB" w:rsidRDefault="00A37FEB" w:rsidP="00BD7167">
      <w:pPr>
        <w:pStyle w:val="Textkomentra"/>
      </w:pPr>
      <w:r>
        <w:rPr>
          <w:rStyle w:val="Odkaznakomentr"/>
        </w:rPr>
        <w:annotationRef/>
      </w:r>
      <w:r>
        <w:t>přeformulovat</w:t>
      </w:r>
    </w:p>
  </w:comment>
  <w:comment w:id="225" w:author="Pavel Jurak" w:date="2018-04-22T22:04:00Z" w:initials="PJ">
    <w:p w14:paraId="7985722B" w14:textId="77777777" w:rsidR="00A37FEB" w:rsidRDefault="00A37FEB" w:rsidP="00BD7167">
      <w:pPr>
        <w:pStyle w:val="Textkomentra"/>
      </w:pPr>
      <w:r>
        <w:rPr>
          <w:rStyle w:val="Odkaznakomentr"/>
        </w:rPr>
        <w:annotationRef/>
      </w:r>
      <w:r>
        <w:t>původ je znám, ale je součtem mnoha faktorů, které se dohromady dají těžko modelovat.</w:t>
      </w:r>
    </w:p>
  </w:comment>
  <w:comment w:id="240" w:author="Pavel Jurak" w:date="2018-04-23T13:07:00Z" w:initials="PJ">
    <w:p w14:paraId="0F79D4DC" w14:textId="77777777" w:rsidR="00A37FEB" w:rsidRDefault="00A37FEB" w:rsidP="00BD7167">
      <w:pPr>
        <w:pStyle w:val="Textkomentra"/>
      </w:pPr>
      <w:r>
        <w:rPr>
          <w:rStyle w:val="Odkaznakomentr"/>
        </w:rPr>
        <w:annotationRef/>
      </w:r>
      <w:r>
        <w:t>Udělat obrázek, ukázat jednotlivé parametry, jak se počítá změna, detrend ?</w:t>
      </w:r>
    </w:p>
  </w:comment>
  <w:comment w:id="247" w:author="Pavel Jurak" w:date="2018-06-01T10:56:00Z" w:initials="PJ">
    <w:p w14:paraId="4FE7AB80" w14:textId="77777777" w:rsidR="00A37FEB" w:rsidRDefault="00A37FEB" w:rsidP="00BD7167">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251" w:author="Pavel Jurak" w:date="2018-04-23T13:23:00Z" w:initials="PJ">
    <w:p w14:paraId="05AB3475" w14:textId="77777777" w:rsidR="00A37FEB" w:rsidRDefault="00A37FEB" w:rsidP="00BD7167">
      <w:pPr>
        <w:pStyle w:val="Textkomentra"/>
      </w:pPr>
      <w:r>
        <w:rPr>
          <w:rStyle w:val="Odkaznakomentr"/>
        </w:rPr>
        <w:annotationRef/>
      </w:r>
      <w:r>
        <w:t>Ukázat v obrázku</w:t>
      </w:r>
    </w:p>
  </w:comment>
  <w:comment w:id="254" w:author="Pavel Jurak" w:date="2018-06-01T11:00:00Z" w:initials="PJ">
    <w:p w14:paraId="14080FA6" w14:textId="77777777" w:rsidR="00A37FEB" w:rsidRDefault="00A37FEB" w:rsidP="00BD7167">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257" w:author="Pavel Jurak" w:date="2018-04-23T13:24:00Z" w:initials="PJ">
    <w:p w14:paraId="144D0E0D" w14:textId="77777777" w:rsidR="00A37FEB" w:rsidRDefault="00A37FEB" w:rsidP="00BD7167">
      <w:pPr>
        <w:pStyle w:val="Textkomentra"/>
      </w:pPr>
      <w:r>
        <w:rPr>
          <w:rStyle w:val="Odkaznakomentr"/>
        </w:rPr>
        <w:annotationRef/>
      </w:r>
      <w:r>
        <w:t>rozepsat</w:t>
      </w:r>
    </w:p>
  </w:comment>
  <w:comment w:id="258" w:author="Pavel Jurak" w:date="2018-06-01T11:09:00Z" w:initials="PJ">
    <w:p w14:paraId="6B20CBC8" w14:textId="77777777" w:rsidR="00A37FEB" w:rsidRDefault="00A37FEB" w:rsidP="00BD7167">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6436A74C" w14:textId="77777777" w:rsidR="00A37FEB" w:rsidRDefault="00A37FEB" w:rsidP="00BD7167">
      <w:pPr>
        <w:pStyle w:val="Textkomentra"/>
      </w:pPr>
      <w:r>
        <w:t>Místo „tímto jsme dostali“ napsat, „ výsledkem je  … „</w:t>
      </w:r>
    </w:p>
  </w:comment>
  <w:comment w:id="262" w:author="Pavel Jurak" w:date="2018-06-01T11:18:00Z" w:initials="PJ">
    <w:p w14:paraId="5031C30D" w14:textId="77777777" w:rsidR="00067698" w:rsidRDefault="00067698" w:rsidP="00067698">
      <w:pPr>
        <w:pStyle w:val="Textkomentra"/>
      </w:pPr>
      <w:r>
        <w:rPr>
          <w:rStyle w:val="Odkaznakomentr"/>
        </w:rPr>
        <w:annotationRef/>
      </w:r>
      <w:r>
        <w:t>Lze považovat</w:t>
      </w:r>
    </w:p>
  </w:comment>
  <w:comment w:id="267" w:author="Pavel Jurak" w:date="2018-04-23T13:29:00Z" w:initials="PJ">
    <w:p w14:paraId="30E8AA84" w14:textId="77777777" w:rsidR="00A37FEB" w:rsidRDefault="00A37FEB" w:rsidP="00BD7167">
      <w:pPr>
        <w:pStyle w:val="Textkomentra"/>
      </w:pPr>
      <w:r>
        <w:rPr>
          <w:rStyle w:val="Odkaznakomentr"/>
        </w:rPr>
        <w:annotationRef/>
      </w:r>
      <w:r>
        <w:t>výseče dát dvě a dvě pod sebou – větší obrázek</w:t>
      </w:r>
    </w:p>
  </w:comment>
  <w:comment w:id="276" w:author="Pavel Jurak" w:date="2018-04-23T20:37:00Z" w:initials="PJ">
    <w:p w14:paraId="68E249DD" w14:textId="77777777" w:rsidR="00A37FEB" w:rsidRDefault="00A37FEB" w:rsidP="00BD7167">
      <w:pPr>
        <w:pStyle w:val="Textkomentra"/>
      </w:pPr>
      <w:r>
        <w:rPr>
          <w:rStyle w:val="Odkaznakomentr"/>
        </w:rPr>
        <w:annotationRef/>
      </w:r>
      <w:r>
        <w:t>Podrobněji popsat význam jednotlivých sloupců</w:t>
      </w:r>
    </w:p>
  </w:comment>
  <w:comment w:id="277" w:author="Pavel Jurak" w:date="2018-04-23T20:38:00Z" w:initials="PJ">
    <w:p w14:paraId="4C38A12A" w14:textId="77777777" w:rsidR="00A37FEB" w:rsidRDefault="00A37FEB" w:rsidP="00BD7167">
      <w:pPr>
        <w:pStyle w:val="Textkomentra"/>
      </w:pPr>
      <w:r>
        <w:rPr>
          <w:rStyle w:val="Odkaznakomentr"/>
        </w:rPr>
        <w:annotationRef/>
      </w:r>
      <w:r>
        <w:t>Doplnit citace jiných článku a diskutovat</w:t>
      </w:r>
    </w:p>
  </w:comment>
  <w:comment w:id="280" w:author="Pavel Jurak" w:date="2018-04-23T20:39:00Z" w:initials="PJ">
    <w:p w14:paraId="338BA818" w14:textId="77777777" w:rsidR="00A37FEB" w:rsidRDefault="00A37FEB" w:rsidP="00BD7167">
      <w:pPr>
        <w:pStyle w:val="Textkomentra"/>
      </w:pPr>
      <w:r>
        <w:rPr>
          <w:rStyle w:val="Odkaznakomentr"/>
        </w:rPr>
        <w:annotationRef/>
      </w:r>
      <w:r>
        <w:t xml:space="preserve">Doplnit další citace ohledne respirační sinusové aritmii, </w:t>
      </w:r>
    </w:p>
  </w:comment>
  <w:comment w:id="281" w:author="Pavel Jurak" w:date="2018-06-01T11:28:00Z" w:initials="PJ">
    <w:p w14:paraId="0FBC6069" w14:textId="77777777" w:rsidR="00A37FEB" w:rsidRDefault="00A37FEB" w:rsidP="00BD7167">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285" w:author="Pavel Jurak" w:date="2018-04-23T20:57:00Z" w:initials="PJ">
    <w:p w14:paraId="48CB5EC1" w14:textId="77777777" w:rsidR="00A37FEB" w:rsidRDefault="00A37FEB" w:rsidP="00BD7167">
      <w:pPr>
        <w:pStyle w:val="Textkomentra"/>
      </w:pPr>
      <w:r>
        <w:rPr>
          <w:rStyle w:val="Odkaznakomentr"/>
        </w:rPr>
        <w:annotationRef/>
      </w:r>
      <w:r>
        <w:t>Sem zahrnout i předcházející kapitoly zabývají se stejnými pacienty</w:t>
      </w:r>
    </w:p>
  </w:comment>
  <w:comment w:id="290" w:author="Pavel Jurak" w:date="2018-04-23T21:01:00Z" w:initials="PJ">
    <w:p w14:paraId="3CFEFE4F" w14:textId="77777777" w:rsidR="00A37FEB" w:rsidRDefault="00A37FEB" w:rsidP="00BD7167">
      <w:pPr>
        <w:pStyle w:val="Textkomentra"/>
      </w:pPr>
      <w:r>
        <w:rPr>
          <w:rStyle w:val="Odkaznakomentr"/>
        </w:rPr>
        <w:annotationRef/>
      </w:r>
      <w:r>
        <w:t>Podrobně rozepsat, jak se v tomto případě počítá SV</w:t>
      </w:r>
    </w:p>
  </w:comment>
  <w:comment w:id="291" w:author="Pavel Jurak" w:date="2018-06-01T11:53:00Z" w:initials="PJ">
    <w:p w14:paraId="1D6F01A1" w14:textId="77777777" w:rsidR="00A37FEB" w:rsidRDefault="00A37FEB" w:rsidP="00BD7167">
      <w:pPr>
        <w:pStyle w:val="Textkomentra"/>
      </w:pPr>
      <w:r>
        <w:rPr>
          <w:rStyle w:val="Odkaznakomentr"/>
        </w:rPr>
        <w:annotationRef/>
      </w:r>
      <w:r>
        <w:t xml:space="preserve">Bylo to v cca posledních 20 sekundách </w:t>
      </w:r>
    </w:p>
  </w:comment>
  <w:comment w:id="294" w:author="Pavel Jurak" w:date="2018-04-23T20:40:00Z" w:initials="PJ">
    <w:p w14:paraId="469E4AAA" w14:textId="77777777" w:rsidR="00A37FEB" w:rsidRDefault="00A37FEB" w:rsidP="00BD7167">
      <w:pPr>
        <w:pStyle w:val="Textkomentra"/>
      </w:pPr>
      <w:r>
        <w:rPr>
          <w:rStyle w:val="Odkaznakomentr"/>
        </w:rPr>
        <w:annotationRef/>
      </w:r>
      <w:r>
        <w:t>Tato kapitola nenavazuje na předešlé odstavce. Oddělit – uzavřít výsledky z článku rozborem a diskusí</w:t>
      </w:r>
    </w:p>
  </w:comment>
  <w:comment w:id="295" w:author="Pavel Jurak" w:date="2018-04-23T20:45:00Z" w:initials="PJ">
    <w:p w14:paraId="41A3390B" w14:textId="77777777" w:rsidR="00A37FEB" w:rsidRDefault="00A37FEB" w:rsidP="00BD7167">
      <w:pPr>
        <w:pStyle w:val="Textkomentra"/>
      </w:pPr>
      <w:r>
        <w:rPr>
          <w:rStyle w:val="Odkaznakomentr"/>
        </w:rPr>
        <w:annotationRef/>
      </w:r>
      <w:r>
        <w:t>Udělat novou kapitolu 3.3 která ze zabývá daty z Meluzínova článku, oddělit to od dřívějšího textu</w:t>
      </w:r>
    </w:p>
  </w:comment>
  <w:comment w:id="303" w:author="Pavel Jurak" w:date="2018-04-23T20:51:00Z" w:initials="PJ">
    <w:p w14:paraId="2DD03A4E" w14:textId="77777777" w:rsidR="00A37FEB" w:rsidRDefault="00A37FEB" w:rsidP="00BD7167">
      <w:pPr>
        <w:pStyle w:val="Textkomentra"/>
      </w:pPr>
      <w:r>
        <w:rPr>
          <w:rStyle w:val="Odkaznakomentr"/>
        </w:rPr>
        <w:annotationRef/>
      </w:r>
      <w:r>
        <w:t>A co porovnání SV z hrudníku ?</w:t>
      </w:r>
    </w:p>
  </w:comment>
  <w:comment w:id="306" w:author="Pavel Jurak" w:date="2018-04-23T20:51:00Z" w:initials="PJ">
    <w:p w14:paraId="28599DFA" w14:textId="77777777" w:rsidR="00A37FEB" w:rsidRDefault="00A37FEB" w:rsidP="00BD7167">
      <w:pPr>
        <w:pStyle w:val="Textkomentra"/>
      </w:pPr>
      <w:r>
        <w:rPr>
          <w:rStyle w:val="Odkaznakomentr"/>
        </w:rPr>
        <w:annotationRef/>
      </w:r>
      <w:r>
        <w:t>A co porovnání SV z hrudníku ?</w:t>
      </w:r>
    </w:p>
  </w:comment>
  <w:comment w:id="307" w:author="Pavel Jurak" w:date="2018-06-01T12:37:00Z" w:initials="PJ">
    <w:p w14:paraId="110E38EB" w14:textId="77777777" w:rsidR="00A37FEB" w:rsidRDefault="00A37FEB" w:rsidP="00BD7167">
      <w:pPr>
        <w:pStyle w:val="Textkomentra"/>
      </w:pPr>
      <w:r>
        <w:rPr>
          <w:rStyle w:val="Odkaznakomentr"/>
        </w:rPr>
        <w:annotationRef/>
      </w:r>
      <w:r>
        <w:t>Zde jsou prezentovány absolutní hodnoty v ml, bylo by dobré porovnat relativní změnu klid – první zátěž</w:t>
      </w:r>
    </w:p>
  </w:comment>
  <w:comment w:id="317" w:author="Pavel Jurak" w:date="2018-04-23T20:57:00Z" w:initials="PJ">
    <w:p w14:paraId="69AA5294" w14:textId="77777777" w:rsidR="00A37FEB" w:rsidRDefault="00A37FEB" w:rsidP="00BD7167">
      <w:pPr>
        <w:pStyle w:val="Textkomentra"/>
      </w:pPr>
      <w:r>
        <w:rPr>
          <w:rStyle w:val="Odkaznakomentr"/>
        </w:rPr>
        <w:annotationRef/>
      </w:r>
      <w:r>
        <w:t>Sem zahrnout i předcházející kapitoly zabývají se stejnými pacienty</w:t>
      </w:r>
    </w:p>
  </w:comment>
  <w:comment w:id="318" w:author="Pavel Jurak" w:date="2018-04-23T20:59:00Z" w:initials="PJ">
    <w:p w14:paraId="462EF558" w14:textId="77777777" w:rsidR="00A37FEB" w:rsidRDefault="00A37FEB" w:rsidP="00BD7167">
      <w:pPr>
        <w:pStyle w:val="Textkomentra"/>
      </w:pPr>
      <w:r>
        <w:rPr>
          <w:rStyle w:val="Odkaznakomentr"/>
        </w:rPr>
        <w:annotationRef/>
      </w:r>
      <w:r>
        <w:t>Zdůraznit, že se jedná o relativní změny, diskutovat návaznost na předešlé kapitoly</w:t>
      </w:r>
    </w:p>
  </w:comment>
  <w:comment w:id="325" w:author="Pavel Jurak" w:date="2018-04-23T21:03:00Z" w:initials="PJ">
    <w:p w14:paraId="12871B4C" w14:textId="77777777" w:rsidR="00A37FEB" w:rsidRDefault="00A37FEB" w:rsidP="00BD7167">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29" w:author="Pavel Jurak" w:date="2018-05-31T13:05:00Z" w:initials="PJ">
    <w:p w14:paraId="642EDC6B" w14:textId="77777777" w:rsidR="00A37FEB" w:rsidRDefault="00A37FEB" w:rsidP="00BD7167">
      <w:pPr>
        <w:pStyle w:val="Textkomentra"/>
      </w:pPr>
      <w:r>
        <w:rPr>
          <w:rStyle w:val="Odkaznakomentr"/>
        </w:rPr>
        <w:annotationRef/>
      </w:r>
      <w:r>
        <w:t>Více zdůraznit metodický postup a vlastní přínos. Popsat co nového bylo vytvořeno.</w:t>
      </w:r>
    </w:p>
  </w:comment>
  <w:comment w:id="330" w:author="Pavel Jurak" w:date="2018-05-31T16:00:00Z" w:initials="PJ">
    <w:p w14:paraId="74CADC58" w14:textId="77777777" w:rsidR="00A37FEB" w:rsidRDefault="00A37FEB" w:rsidP="00BD7167">
      <w:pPr>
        <w:pStyle w:val="Textkomentra"/>
      </w:pPr>
      <w:r>
        <w:rPr>
          <w:rStyle w:val="Odkaznakomentr"/>
        </w:rPr>
        <w:annotationRef/>
      </w:r>
      <w:r>
        <w:t>Zkrátit</w:t>
      </w:r>
    </w:p>
  </w:comment>
  <w:comment w:id="331" w:author="Pavel Jurak" w:date="2018-05-31T11:52:00Z" w:initials="PJ">
    <w:p w14:paraId="25741641" w14:textId="77777777" w:rsidR="00A37FEB" w:rsidRDefault="00A37FEB" w:rsidP="00BD7167">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19B2EA" w15:done="0"/>
  <w15:commentEx w15:paraId="37F17022" w15:done="0"/>
  <w15:commentEx w15:paraId="446799E0" w15:done="0"/>
  <w15:commentEx w15:paraId="5586F1D4" w15:done="0"/>
  <w15:commentEx w15:paraId="34F8287C" w15:done="0"/>
  <w15:commentEx w15:paraId="2F35E80D" w15:done="0"/>
  <w15:commentEx w15:paraId="42140DBE" w15:done="0"/>
  <w15:commentEx w15:paraId="166015C1" w15:done="0"/>
  <w15:commentEx w15:paraId="7F2F5DE2" w15:done="0"/>
  <w15:commentEx w15:paraId="1695D5B4" w15:done="0"/>
  <w15:commentEx w15:paraId="0D342626" w15:done="0"/>
  <w15:commentEx w15:paraId="24A8256C" w15:done="0"/>
  <w15:commentEx w15:paraId="61B05AC0" w15:done="0"/>
  <w15:commentEx w15:paraId="459672A2" w15:done="0"/>
  <w15:commentEx w15:paraId="37B8867F" w15:done="0"/>
  <w15:commentEx w15:paraId="23C5F4F9" w15:done="0"/>
  <w15:commentEx w15:paraId="7C53ADB3" w15:done="0"/>
  <w15:commentEx w15:paraId="313BA38A" w15:done="0"/>
  <w15:commentEx w15:paraId="57FDB42E" w15:done="0"/>
  <w15:commentEx w15:paraId="3AF63AC1" w15:done="0"/>
  <w15:commentEx w15:paraId="1338C320" w15:done="0"/>
  <w15:commentEx w15:paraId="03A26145" w15:done="0"/>
  <w15:commentEx w15:paraId="077A41DA" w15:done="0"/>
  <w15:commentEx w15:paraId="783CFAFE" w15:done="0"/>
  <w15:commentEx w15:paraId="5675E852" w15:done="0"/>
  <w15:commentEx w15:paraId="045E69FC" w15:done="0"/>
  <w15:commentEx w15:paraId="35149402" w15:done="0"/>
  <w15:commentEx w15:paraId="717ED1B0" w15:done="0"/>
  <w15:commentEx w15:paraId="293F3949" w15:done="0"/>
  <w15:commentEx w15:paraId="7985722B" w15:done="0"/>
  <w15:commentEx w15:paraId="0F79D4DC" w15:done="0"/>
  <w15:commentEx w15:paraId="4FE7AB80" w15:done="0"/>
  <w15:commentEx w15:paraId="05AB3475" w15:done="0"/>
  <w15:commentEx w15:paraId="14080FA6" w15:done="0"/>
  <w15:commentEx w15:paraId="144D0E0D" w15:done="0"/>
  <w15:commentEx w15:paraId="6436A74C" w15:done="0"/>
  <w15:commentEx w15:paraId="5031C30D" w15:done="0"/>
  <w15:commentEx w15:paraId="30E8AA84" w15:done="0"/>
  <w15:commentEx w15:paraId="68E249DD" w15:done="0"/>
  <w15:commentEx w15:paraId="4C38A12A" w15:done="0"/>
  <w15:commentEx w15:paraId="338BA818" w15:done="0"/>
  <w15:commentEx w15:paraId="0FBC6069" w15:done="0"/>
  <w15:commentEx w15:paraId="48CB5EC1" w15:done="0"/>
  <w15:commentEx w15:paraId="3CFEFE4F" w15:done="0"/>
  <w15:commentEx w15:paraId="1D6F01A1" w15:done="0"/>
  <w15:commentEx w15:paraId="469E4AAA" w15:done="0"/>
  <w15:commentEx w15:paraId="41A3390B" w15:done="0"/>
  <w15:commentEx w15:paraId="2DD03A4E" w15:done="0"/>
  <w15:commentEx w15:paraId="28599DFA" w15:done="0"/>
  <w15:commentEx w15:paraId="110E38EB" w15:done="0"/>
  <w15:commentEx w15:paraId="69AA5294" w15:done="0"/>
  <w15:commentEx w15:paraId="462EF558" w15:done="0"/>
  <w15:commentEx w15:paraId="12871B4C" w15:done="0"/>
  <w15:commentEx w15:paraId="642EDC6B" w15:done="0"/>
  <w15:commentEx w15:paraId="74CADC58" w15:done="0"/>
  <w15:commentEx w15:paraId="257416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257087EA" w14:textId="77777777" w:rsidR="00A37FEB" w:rsidRDefault="00A37FEB"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2A9B72"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1B677F3F" w14:textId="77777777" w:rsidR="00A37FEB" w:rsidRDefault="00A37FEB" w:rsidP="00BD7167">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643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3724F2"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36435806" w14:textId="77777777" w:rsidR="00A37FEB" w:rsidRDefault="00A37FEB" w:rsidP="00BD7167">
        <w:pPr>
          <w:spacing w:before="360"/>
          <w:jc w:val="center"/>
        </w:pPr>
        <w:r>
          <w:fldChar w:fldCharType="begin"/>
        </w:r>
        <w:r>
          <w:instrText xml:space="preserve"> PAGE   \* MERGEFORMAT </w:instrText>
        </w:r>
        <w:r>
          <w:fldChar w:fldCharType="separate"/>
        </w:r>
        <w:r w:rsidR="005D438D">
          <w:rPr>
            <w:noProof/>
          </w:rPr>
          <w:t>X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950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68A4DB"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733099C6" w14:textId="77777777" w:rsidR="00A37FEB" w:rsidRDefault="00A37FEB" w:rsidP="00BD7167">
        <w:pPr>
          <w:spacing w:before="360"/>
          <w:jc w:val="center"/>
        </w:pPr>
        <w:r>
          <w:fldChar w:fldCharType="begin"/>
        </w:r>
        <w:r>
          <w:instrText xml:space="preserve"> PAGE   \* MERGEFORMAT </w:instrText>
        </w:r>
        <w:r>
          <w:fldChar w:fldCharType="separate"/>
        </w:r>
        <w:r w:rsidR="0068248B">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7052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347FA3"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77777777" w:rsidR="00A37FEB" w:rsidRDefault="00A37FEB" w:rsidP="00BD7167">
        <w:pPr>
          <w:spacing w:before="360"/>
          <w:jc w:val="center"/>
        </w:pPr>
        <w:r>
          <w:fldChar w:fldCharType="begin"/>
        </w:r>
        <w:r>
          <w:instrText xml:space="preserve"> PAGE   \* MERGEFORMAT </w:instrText>
        </w:r>
        <w:r>
          <w:fldChar w:fldCharType="separate"/>
        </w:r>
        <w:r w:rsidR="00067698">
          <w:rPr>
            <w:noProof/>
          </w:rPr>
          <w:t>88</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1312"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B0064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77777777" w:rsidR="00A37FEB" w:rsidRDefault="00A37FEB" w:rsidP="00BD7167">
        <w:pPr>
          <w:spacing w:before="360"/>
          <w:jc w:val="center"/>
        </w:pPr>
        <w:r>
          <w:fldChar w:fldCharType="begin"/>
        </w:r>
        <w:r>
          <w:instrText xml:space="preserve"> PAGE   \* MERGEFORMAT </w:instrText>
        </w:r>
        <w:r>
          <w:fldChar w:fldCharType="separate"/>
        </w:r>
        <w:r w:rsidR="002C512A">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2336"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8C624E"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7777777" w:rsidR="00A37FEB" w:rsidRDefault="00A37FEB" w:rsidP="00BD7167">
        <w:pPr>
          <w:spacing w:before="360"/>
          <w:jc w:val="center"/>
        </w:pPr>
        <w:r>
          <w:rPr>
            <w:noProof/>
            <w:lang w:val="cs-CZ"/>
          </w:rPr>
          <mc:AlternateContent>
            <mc:Choice Requires="wps">
              <w:drawing>
                <wp:anchor distT="4294967294" distB="4294967294" distL="114300" distR="114300" simplePos="0" relativeHeight="25166233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160E38"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67698">
          <w:rPr>
            <w:noProof/>
          </w:rPr>
          <w:t>93</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77777777" w:rsidR="00A37FEB" w:rsidRDefault="00A37FEB">
    <w:pPr>
      <w:spacing w:before="360"/>
      <w:jc w:val="center"/>
    </w:pPr>
    <w:r>
      <w:rPr>
        <w:noProof/>
        <w:lang w:val="cs-CZ"/>
      </w:rPr>
      <mc:AlternateContent>
        <mc:Choice Requires="wps">
          <w:drawing>
            <wp:anchor distT="4294967294" distB="4294967294" distL="114300" distR="114300" simplePos="0" relativeHeight="251660288"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E6DEF3"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67698">
      <w:rPr>
        <w:noProof/>
      </w:rPr>
      <w:t>89</w:t>
    </w:r>
    <w:r>
      <w:rPr>
        <w:noProof/>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5D385C"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A37FEB" w:rsidRDefault="00A37FEB"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438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A5208D"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A37FEB" w:rsidRDefault="00A37FEB"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745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5845B5"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A37FEB" w:rsidRDefault="00A37FEB"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848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0DAF09"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A37FEB" w:rsidRDefault="00A37FEB"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B173BA"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A37FEB" w:rsidRDefault="00A37FEB"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60288"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54718B"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A37FEB" w:rsidRDefault="00A37FEB"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61312"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6EEFA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A37FEB" w:rsidRDefault="00A37FEB"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A37FEB"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FF985D"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A37FEB" w:rsidRDefault="00A37FE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Table-caption"/>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167"/>
    <w:rsid w:val="00067698"/>
    <w:rsid w:val="0016502A"/>
    <w:rsid w:val="002C512A"/>
    <w:rsid w:val="00337173"/>
    <w:rsid w:val="0039451C"/>
    <w:rsid w:val="004349AC"/>
    <w:rsid w:val="00585A7B"/>
    <w:rsid w:val="005D438D"/>
    <w:rsid w:val="006456FC"/>
    <w:rsid w:val="00663145"/>
    <w:rsid w:val="0068248B"/>
    <w:rsid w:val="00717CE4"/>
    <w:rsid w:val="00796B63"/>
    <w:rsid w:val="008C6240"/>
    <w:rsid w:val="00957A6D"/>
    <w:rsid w:val="00A37FEB"/>
    <w:rsid w:val="00A6119C"/>
    <w:rsid w:val="00BD7167"/>
    <w:rsid w:val="00BF4D0C"/>
    <w:rsid w:val="00CD056E"/>
    <w:rsid w:val="00EE587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jpeg"/><Relationship Id="rId63" Type="http://schemas.openxmlformats.org/officeDocument/2006/relationships/footer" Target="footer8.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chart" Target="charts/chart1.xml"/><Relationship Id="rId66"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5.xml"/><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image" Target="media/image34.jpe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10" Type="http://schemas.openxmlformats.org/officeDocument/2006/relationships/header" Target="header2.xml"/><Relationship Id="rId31" Type="http://schemas.openxmlformats.org/officeDocument/2006/relationships/header" Target="header6.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2.jpeg"/><Relationship Id="rId39" Type="http://schemas.openxmlformats.org/officeDocument/2006/relationships/image" Target="media/image19.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55591856"/>
        <c:axId val="1955592400"/>
      </c:barChart>
      <c:catAx>
        <c:axId val="1955591856"/>
        <c:scaling>
          <c:orientation val="minMax"/>
        </c:scaling>
        <c:delete val="0"/>
        <c:axPos val="b"/>
        <c:numFmt formatCode="General" sourceLinked="1"/>
        <c:majorTickMark val="out"/>
        <c:minorTickMark val="none"/>
        <c:tickLblPos val="nextTo"/>
        <c:crossAx val="1955592400"/>
        <c:crosses val="autoZero"/>
        <c:auto val="1"/>
        <c:lblAlgn val="ctr"/>
        <c:lblOffset val="100"/>
        <c:noMultiLvlLbl val="0"/>
      </c:catAx>
      <c:valAx>
        <c:axId val="1955592400"/>
        <c:scaling>
          <c:orientation val="minMax"/>
        </c:scaling>
        <c:delete val="0"/>
        <c:axPos val="l"/>
        <c:majorGridlines/>
        <c:numFmt formatCode="General" sourceLinked="1"/>
        <c:majorTickMark val="out"/>
        <c:minorTickMark val="none"/>
        <c:tickLblPos val="nextTo"/>
        <c:crossAx val="19555918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55588048"/>
        <c:axId val="1955595120"/>
      </c:barChart>
      <c:catAx>
        <c:axId val="1955588048"/>
        <c:scaling>
          <c:orientation val="minMax"/>
        </c:scaling>
        <c:delete val="0"/>
        <c:axPos val="b"/>
        <c:numFmt formatCode="General" sourceLinked="1"/>
        <c:majorTickMark val="out"/>
        <c:minorTickMark val="none"/>
        <c:tickLblPos val="nextTo"/>
        <c:crossAx val="1955595120"/>
        <c:crosses val="autoZero"/>
        <c:auto val="1"/>
        <c:lblAlgn val="ctr"/>
        <c:lblOffset val="100"/>
        <c:noMultiLvlLbl val="0"/>
      </c:catAx>
      <c:valAx>
        <c:axId val="1955595120"/>
        <c:scaling>
          <c:orientation val="minMax"/>
        </c:scaling>
        <c:delete val="0"/>
        <c:axPos val="l"/>
        <c:majorGridlines/>
        <c:numFmt formatCode="General" sourceLinked="1"/>
        <c:majorTickMark val="out"/>
        <c:minorTickMark val="none"/>
        <c:tickLblPos val="nextTo"/>
        <c:crossAx val="195558804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83"/>
    <w:rsid w:val="00512E8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512E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1C559-2501-4344-81A8-C9200DCA0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09</Pages>
  <Words>48439</Words>
  <Characters>285796</Characters>
  <Application>Microsoft Office Word</Application>
  <DocSecurity>0</DocSecurity>
  <Lines>2381</Lines>
  <Paragraphs>667</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33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4</cp:revision>
  <dcterms:created xsi:type="dcterms:W3CDTF">2018-06-15T09:41:00Z</dcterms:created>
  <dcterms:modified xsi:type="dcterms:W3CDTF">2018-06-15T11:19:00Z</dcterms:modified>
</cp:coreProperties>
</file>